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ody>
    <w:p w14:paraId="032530F7" w14:textId="3C314040" w:rsidR="009303D9" w:rsidRPr="008B6524" w:rsidRDefault="0026260D" w:rsidP="008B6524">
      <w:pPr>
        <w:pStyle w:val="papertitle"/>
        <w:spacing w:before="5pt" w:beforeAutospacing="1" w:after="5pt" w:afterAutospacing="1"/>
        <w:rPr>
          <w:kern w:val="48"/>
        </w:rPr>
      </w:pPr>
      <w:r>
        <w:rPr>
          <w:kern w:val="48"/>
        </w:rPr>
        <w:t>Deep Learning using Big Data</w:t>
      </w:r>
    </w:p>
    <w:p w14:paraId="1A192C1F" w14:textId="78BA4B63" w:rsidR="00D7522C" w:rsidRDefault="00813028" w:rsidP="00496361">
      <w:pPr>
        <w:pStyle w:val="Author"/>
        <w:spacing w:before="5pt" w:beforeAutospacing="1" w:after="5pt" w:afterAutospacing="1" w:line="6pt" w:lineRule="auto"/>
        <w:jc w:val="both"/>
        <w:rPr>
          <w:sz w:val="16"/>
          <w:szCs w:val="16"/>
        </w:rPr>
      </w:pPr>
      <w:r>
        <w:drawing>
          <wp:anchor distT="0" distB="0" distL="114300" distR="114300" simplePos="0" relativeHeight="251662848" behindDoc="1" locked="0" layoutInCell="1" allowOverlap="1" wp14:anchorId="55D5D4A3" wp14:editId="3F4A1777">
            <wp:simplePos x="0" y="0"/>
            <wp:positionH relativeFrom="column">
              <wp:posOffset>3327400</wp:posOffset>
            </wp:positionH>
            <wp:positionV relativeFrom="paragraph">
              <wp:posOffset>1313141</wp:posOffset>
            </wp:positionV>
            <wp:extent cx="3089910" cy="986155"/>
            <wp:effectExtent l="0" t="0" r="0" b="4445"/>
            <wp:wrapTight wrapText="bothSides">
              <wp:wrapPolygon edited="0">
                <wp:start x="0" y="0"/>
                <wp:lineTo x="0" y="21419"/>
                <wp:lineTo x="21485" y="21419"/>
                <wp:lineTo x="21485" y="0"/>
                <wp:lineTo x="0" y="0"/>
              </wp:wrapPolygon>
            </wp:wrapTight>
            <wp:docPr id="5" name="Picture 5" descr="A diagram of a management system&#10;&#10;Description automatically generated with medium confidenc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5" name="Picture 5" descr="A diagram of a management system&#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89910" cy="986155"/>
                    </a:xfrm>
                    <a:prstGeom prst="rect">
                      <a:avLst/>
                    </a:prstGeom>
                  </pic:spPr>
                </pic:pic>
              </a:graphicData>
            </a:graphic>
            <wp14:sizeRelH relativeFrom="page">
              <wp14:pctWidth>0%</wp14:pctWidth>
            </wp14:sizeRelH>
            <wp14:sizeRelV relativeFrom="page">
              <wp14:pctHeight>0%</wp14:pctHeight>
            </wp14:sizeRelV>
          </wp:anchor>
        </w:drawing>
      </w:r>
    </w:p>
    <w:p w14:paraId="52BE57F5"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9"/>
          <w:pgSz w:w="595.30pt" w:h="841.90pt" w:code="9"/>
          <w:pgMar w:top="27pt" w:right="44.65pt" w:bottom="72pt" w:left="44.65pt" w:header="36pt" w:footer="36pt" w:gutter="0pt"/>
          <w:cols w:space="36pt"/>
          <w:titlePg/>
          <w:docGrid w:linePitch="360"/>
        </w:sectPr>
      </w:pPr>
    </w:p>
    <w:p w14:paraId="6B4142C5" w14:textId="0273A782" w:rsidR="00BD670B" w:rsidRDefault="005F20A2" w:rsidP="00496361">
      <w:pPr>
        <w:pStyle w:val="Author"/>
        <w:spacing w:before="5pt" w:beforeAutospacing="1"/>
        <w:ind w:start="13.60pt"/>
        <w:rPr>
          <w:sz w:val="18"/>
          <w:szCs w:val="18"/>
        </w:rPr>
      </w:pPr>
      <w:r>
        <w:rPr>
          <w:sz w:val="18"/>
          <w:szCs w:val="18"/>
        </w:rPr>
        <w:t>Claire</w:t>
      </w:r>
      <w:r w:rsidR="00F847A6" w:rsidRPr="00F847A6">
        <w:rPr>
          <w:sz w:val="18"/>
          <w:szCs w:val="18"/>
        </w:rPr>
        <w:t xml:space="preserve"> </w:t>
      </w:r>
      <w:r>
        <w:rPr>
          <w:sz w:val="18"/>
          <w:szCs w:val="18"/>
        </w:rPr>
        <w:t>O’Brien</w:t>
      </w:r>
      <w:r w:rsidR="001A3B3D" w:rsidRPr="00F847A6">
        <w:rPr>
          <w:sz w:val="18"/>
          <w:szCs w:val="18"/>
        </w:rPr>
        <w:t xml:space="preserve"> </w:t>
      </w:r>
      <w:r w:rsidR="001A3B3D" w:rsidRPr="00F847A6">
        <w:rPr>
          <w:sz w:val="18"/>
          <w:szCs w:val="18"/>
        </w:rPr>
        <w:br/>
      </w:r>
      <w:r>
        <w:rPr>
          <w:sz w:val="18"/>
          <w:szCs w:val="18"/>
        </w:rPr>
        <w:t>Data Analytics</w:t>
      </w:r>
      <w:r w:rsidR="00D72D06" w:rsidRPr="00F847A6">
        <w:rPr>
          <w:sz w:val="18"/>
          <w:szCs w:val="18"/>
        </w:rPr>
        <w:br/>
      </w:r>
      <w:r>
        <w:rPr>
          <w:sz w:val="18"/>
          <w:szCs w:val="18"/>
        </w:rPr>
        <w:t>College of Computing and Technology</w:t>
      </w:r>
      <w:r w:rsidR="001A3B3D" w:rsidRPr="00F847A6">
        <w:rPr>
          <w:i/>
          <w:sz w:val="18"/>
          <w:szCs w:val="18"/>
        </w:rPr>
        <w:br/>
      </w:r>
      <w:r>
        <w:rPr>
          <w:sz w:val="18"/>
          <w:szCs w:val="18"/>
        </w:rPr>
        <w:t>Dublin, Ireland</w:t>
      </w:r>
      <w:r w:rsidR="001A3B3D" w:rsidRPr="00F847A6">
        <w:rPr>
          <w:sz w:val="18"/>
          <w:szCs w:val="18"/>
        </w:rPr>
        <w:br/>
      </w:r>
      <w:r w:rsidRPr="005F20A2">
        <w:rPr>
          <w:sz w:val="18"/>
          <w:szCs w:val="18"/>
        </w:rPr>
        <w:t>sbs24031@student.cct.ie</w:t>
      </w:r>
    </w:p>
    <w:p w14:paraId="0CF3B4DE" w14:textId="23A9AAE5" w:rsidR="00447BB9" w:rsidRDefault="00BD670B" w:rsidP="00496361">
      <w:pPr>
        <w:pStyle w:val="Author"/>
        <w:spacing w:before="5pt" w:beforeAutospacing="1"/>
      </w:pPr>
      <w:r>
        <w:rPr>
          <w:sz w:val="18"/>
          <w:szCs w:val="18"/>
        </w:rPr>
        <w:br w:type="column"/>
      </w:r>
      <w:r w:rsidR="00447BB9">
        <w:t xml:space="preserve"> </w:t>
      </w:r>
    </w:p>
    <w:p w14:paraId="7C6E70F3" w14:textId="77777777" w:rsidR="009F1D79" w:rsidRDefault="009F1D79">
      <w:pPr>
        <w:sectPr w:rsidR="009F1D79" w:rsidSect="003B4E04">
          <w:type w:val="continuous"/>
          <w:pgSz w:w="595.30pt" w:h="841.90pt" w:code="9"/>
          <w:pgMar w:top="22.50pt" w:right="44.65pt" w:bottom="72pt" w:left="44.65pt" w:header="36pt" w:footer="36pt" w:gutter="0pt"/>
          <w:cols w:num="3" w:space="36pt"/>
          <w:docGrid w:linePitch="360"/>
        </w:sectPr>
      </w:pPr>
    </w:p>
    <w:p w14:paraId="33F02558" w14:textId="77777777"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14:paraId="1ED57F9B" w14:textId="73C2AA61" w:rsidR="004D72B5" w:rsidRDefault="009303D9" w:rsidP="00972203">
      <w:pPr>
        <w:pStyle w:val="Abstract"/>
        <w:rPr>
          <w:i/>
          <w:iCs/>
        </w:rPr>
      </w:pPr>
      <w:r>
        <w:rPr>
          <w:i/>
          <w:iCs/>
        </w:rPr>
        <w:t>Abstract</w:t>
      </w:r>
      <w:r>
        <w:t>—</w:t>
      </w:r>
      <w:r w:rsidR="00D00A61">
        <w:t xml:space="preserve">This work critically </w:t>
      </w:r>
      <w:proofErr w:type="spellStart"/>
      <w:r w:rsidR="00D00A61">
        <w:t>analysed</w:t>
      </w:r>
      <w:proofErr w:type="spellEnd"/>
      <w:r w:rsidR="00D00A61">
        <w:t xml:space="preserve"> the literature regarding how Deep Learning algorithms can be combined with Big Data technologies to produce accurate and precise results. Two models were built</w:t>
      </w:r>
      <w:r w:rsidR="00F97ED9">
        <w:t>, one</w:t>
      </w:r>
      <w:r w:rsidR="00D00A61">
        <w:t xml:space="preserve"> to demonstrate the benefits of employing </w:t>
      </w:r>
      <w:r w:rsidR="00F97ED9">
        <w:t xml:space="preserve">the </w:t>
      </w:r>
      <w:r w:rsidR="00D00A61">
        <w:t xml:space="preserve">big data </w:t>
      </w:r>
      <w:r w:rsidR="00F97ED9">
        <w:t xml:space="preserve">framework </w:t>
      </w:r>
      <w:proofErr w:type="spellStart"/>
      <w:r w:rsidR="00F97ED9">
        <w:t>Pyspark</w:t>
      </w:r>
      <w:proofErr w:type="spellEnd"/>
      <w:r w:rsidR="00F97ED9">
        <w:t xml:space="preserve"> and the second to show the importance of choosing the best parameters for an ANN.</w:t>
      </w:r>
    </w:p>
    <w:p w14:paraId="7F8D2097" w14:textId="67D57527" w:rsidR="009303D9" w:rsidRPr="004D72B5" w:rsidRDefault="004D72B5" w:rsidP="00972203">
      <w:pPr>
        <w:pStyle w:val="Keywords"/>
      </w:pPr>
      <w:r w:rsidRPr="004D72B5">
        <w:t>Keywords—</w:t>
      </w:r>
      <w:r w:rsidR="00D00A61">
        <w:t>Deep Learning, Big Data, Backpropagation, Hadoop, Apache Spark</w:t>
      </w:r>
    </w:p>
    <w:p w14:paraId="64284567" w14:textId="148FBAA4" w:rsidR="009303D9" w:rsidRDefault="009303D9" w:rsidP="006B6B66">
      <w:pPr>
        <w:pStyle w:val="Heading1"/>
      </w:pPr>
      <w:r w:rsidRPr="00D632BE">
        <w:t xml:space="preserve">Introduction </w:t>
      </w:r>
    </w:p>
    <w:p w14:paraId="68F7F4ED" w14:textId="2F282432" w:rsidR="005F2AAF" w:rsidRDefault="005F2AAF" w:rsidP="005F2AAF">
      <w:pPr>
        <w:jc w:val="both"/>
      </w:pPr>
      <w:r>
        <w:t xml:space="preserve">The chosen topic of this research is the use of Deep Learning </w:t>
      </w:r>
      <w:r w:rsidR="001B2611">
        <w:t xml:space="preserve">(DL) </w:t>
      </w:r>
      <w:r>
        <w:t>with Big Data</w:t>
      </w:r>
      <w:r w:rsidR="001B2611">
        <w:t xml:space="preserve"> (BD)</w:t>
      </w:r>
      <w:r>
        <w:t>.</w:t>
      </w:r>
      <w:r w:rsidR="0040280B">
        <w:t xml:space="preserve"> These are two prominent aspects within the field of data analytics. </w:t>
      </w:r>
      <w:r w:rsidR="0085049C">
        <w:t>Combining the two technologies</w:t>
      </w:r>
      <w:r w:rsidR="0040280B">
        <w:t xml:space="preserve"> </w:t>
      </w:r>
      <w:r w:rsidR="0085049C">
        <w:t xml:space="preserve">unlocks </w:t>
      </w:r>
      <w:r w:rsidR="0040280B">
        <w:t xml:space="preserve">the potential to predict the outcome of large complex datasets that were previously beyond the scope of data analysis. </w:t>
      </w:r>
    </w:p>
    <w:p w14:paraId="4EEF86F5" w14:textId="602E46A0" w:rsidR="0040280B" w:rsidRDefault="0085049C" w:rsidP="005F2AAF">
      <w:pPr>
        <w:jc w:val="both"/>
      </w:pPr>
      <w:r>
        <w:t>(</w:t>
      </w:r>
      <w:r>
        <w:t>Objective</w:t>
      </w:r>
      <w:r>
        <w:t xml:space="preserve"> </w:t>
      </w:r>
      <w:r>
        <w:t>Statemen</w:t>
      </w:r>
      <w:r>
        <w:t xml:space="preserve">t) </w:t>
      </w:r>
      <w:r w:rsidR="0040280B">
        <w:t xml:space="preserve">The objective of this work is to introduce </w:t>
      </w:r>
      <w:r>
        <w:t xml:space="preserve">both concepts, their </w:t>
      </w:r>
      <w:proofErr w:type="gramStart"/>
      <w:r>
        <w:t>benefits</w:t>
      </w:r>
      <w:proofErr w:type="gramEnd"/>
      <w:r>
        <w:t xml:space="preserve"> and drawbacks, investigate how they can be used in collaboration and provide a coded example of them operating in unison. </w:t>
      </w:r>
    </w:p>
    <w:p w14:paraId="6A585B36" w14:textId="37E7D077" w:rsidR="00FB785A" w:rsidRDefault="00FB785A" w:rsidP="005F2AAF">
      <w:pPr>
        <w:jc w:val="both"/>
      </w:pPr>
      <w:r>
        <w:t xml:space="preserve">The research question of this piece is: </w:t>
      </w:r>
    </w:p>
    <w:p w14:paraId="533535B4" w14:textId="70593BEA" w:rsidR="00FB785A" w:rsidRDefault="00FB785A" w:rsidP="005F2AAF">
      <w:pPr>
        <w:jc w:val="both"/>
      </w:pPr>
      <w:r>
        <w:t xml:space="preserve">Deep Learning refers to </w:t>
      </w:r>
      <w:r w:rsidR="006C4D12">
        <w:t>hierarchical algorithms which automatically identify patterns,</w:t>
      </w:r>
      <w:r w:rsidR="003E43EF">
        <w:t xml:space="preserve"> using unsupervised and supervised strategies,</w:t>
      </w:r>
      <w:r w:rsidR="006C4D12">
        <w:t xml:space="preserve"> between multiple features of complex datasets</w:t>
      </w:r>
      <w:r w:rsidR="003E43EF">
        <w:t>.</w:t>
      </w:r>
      <w:r w:rsidR="0026353C">
        <w:t xml:space="preserve"> DL algorithms are composed of multiple layers of non-linear transformations depending on weights, biases, and</w:t>
      </w:r>
      <w:r w:rsidR="003E43EF">
        <w:t xml:space="preserve"> </w:t>
      </w:r>
      <w:r w:rsidR="0026353C">
        <w:t xml:space="preserve">activation functions. </w:t>
      </w:r>
      <w:r w:rsidR="003E43EF">
        <w:t>The algorithms output binary/multivariate classification and regression results, which have been applied to a wide range of application</w:t>
      </w:r>
      <w:r w:rsidR="00511AB6">
        <w:t>s</w:t>
      </w:r>
      <w:r w:rsidR="003E43EF">
        <w:t xml:space="preserve"> such as image </w:t>
      </w:r>
      <w:r w:rsidR="00D65E82">
        <w:t xml:space="preserve">detection, speech recognition and language processing </w:t>
      </w:r>
      <w:r w:rsidR="00D65E82">
        <w:fldChar w:fldCharType="begin"/>
      </w:r>
      <w:r w:rsidR="00D65E82">
        <w:instrText xml:space="preserve"> ADDIN ZOTERO_ITEM CSL_CITATION {"citationID":"DRbqTRS3","properties":{"formattedCitation":"(Jan et al., 2019; Najafabadi et al., 2015; Zhang et al., 2018)","plainCitation":"(Jan et al., 2019; Najafabadi et al., 2015; Zhang et al., 2018)","noteIndex":0},"citationItems":[{"id":1259,"uris":["http://zotero.org/users/8511407/items/F62Z8UBS"],"itemData":{"id":1259,"type":"article-journal","abstract":"Deep learning methods are extensively applied to various ﬁelds of science and engineering such as speech recognition, image classiﬁcations, and learning methods in language processing. Similarly, traditional data processing techniques have several limitations of processing large amount of data. In addition, Big Data analytics requires new and sophisticated algorithms based on machine and deep learning techniques to process data in real-time with high accuracy and eﬃciency. However, recently, research incorporated various deep learning techniques with hybrid learning and training mechanisms of processing data with high speed. Most of these techniques are speciﬁc to scenarios and based on vector space thus, shows poor performance in generic scenarios and learning features in big data. In addition, one of the reason of such failure is high involvement of humans to design sophisticated and optimized algorithms based on machine and deep learning techniques. In this article, we bring forward an approach of comparing various deep learning techniques for processing huge amount of data with different number of neurons and hidden layers. The comparative study shows that deep learning techniques can be built by introducing a number of methods in combination with supervised and unsupervised training techniques. © 2017 Elsevier Ltd. All rights reserved.","container-title":"Computers &amp; Electrical Engineering","DOI":"10.1016/j.compeleceng.2017.12.009","ISSN":"00457906","journalAbbreviation":"Computers &amp; Electrical Engineering","language":"en","page":"275-287","source":"DOI.org (Crossref)","title":"Deep learning in big data Analytics: A comparative study","title-short":"Deep learning in big data Analytics","volume":"75","author":[{"family":"Jan","given":"Bilal"},{"family":"Farman","given":"Haleem"},{"family":"Khan","given":"Murad"},{"family":"Imran","given":"Muhammad"},{"family":"Islam","given":"Ihtesham Ul"},{"family":"Ahmad","given":"Awais"},{"family":"Ali","given":"Shaukat"},{"family":"Jeon","given":"Gwanggil"}],"issued":{"date-parts":[["2019",5]]}}},{"id":1252,"uris":["http://zotero.org/users/8511407/items/PL39G8FW"],"itemData":{"id":1252,"type":"article-journal","abstract":"Big Data Analytics and Deep Learning are two high-focus of data science. Big Data has become important as many organizations both public and private have been collecting massive amounts of domain-specific information, which can contain useful information about problems such as national intelligence, cyber security, fraud detection, marketing, and medical informatics. Companies such as Google and Microsoft are analyzing large volumes of data for business analysis and decisions, impacting existing and future technology. Deep Learning algorithms extract high-level, complex abstractions as data representations through a hierarchical learning process. Complex abstractions are learnt at a given level based on relatively simpler abstractions formulated in the preceding level in the hierarchy. A key benefit of Deep Learning is the analysis and learning of massive amounts of unsupervised data, making it a valuable tool for Big Data Analytics where raw data is largely unlabeled and un-categorized. In the present study, we explore how Deep Learning can be utilized for addressing some important problems in Big Data Analytics, including extracting complex patterns from massive volumes of data, semantic indexing, data tagging, fast information retrieval, and simplifying discriminative tasks. We also investigate some aspects of Deep Learning research that need further exploration to incorporate specific challenges introduced by Big Data Analytics, including streaming data, high-dimensional data, scalability of models, and distributed computing. We conclude by presenting insights into relevant future works by posing some questions, including defining data sampling criteria, domain adaptation modeling, defining criteria for obtaining useful data abstractions, improving semantic indexing, semi-supervised learning, and active learning.","container-title":"Journal of Big Data","DOI":"10.1186/s40537-014-0007-7","ISSN":"2196-1115","issue":"1","journalAbbreviation":"Journal of Big Data","language":"en","page":"1","source":"DOI.org (Crossref)","title":"Deep learning applications and challenges in big data analytics","volume":"2","author":[{"family":"Najafabadi","given":"Maryam M"},{"family":"Villanustre","given":"Flavio"},{"family":"Khoshgoftaar","given":"Taghi M"},{"family":"Seliya","given":"Naeem"},{"family":"Wald","given":"Randall"},{"family":"Muharemagic","given":"Edin"}],"issued":{"date-parts":[["2015",12]]}}},{"id":1261,"uris":["http://zotero.org/users/8511407/items/BDXUMMZQ"],"itemData":{"id":1261,"type":"article-journal","abstract":"Deep learning, as one of the most currently remarkable machine learning techniques, has achieved great success in many applications such as image analysis, speech recognition and text understanding. It uses supervised and unsupervised strategies to learn multi-level representations and features in hierarchical architectures for the tasks of classiﬁcation and pattern recognition. Recent development in sensor networks and communication technologies has enabled the collection of big data. Although big data provides great opportunities for a broad of areas including e-commerce, industrial control and smart medical, it poses many challenging issues on data mining and information processing due to its characteristics of large volume, large variety, large velocity and large veracity. In the past few years, deep learning has played an important role in big data analytic solutions. In this paper, we review the emerging researches of deep learning models for big data feature learning. Furthermore, we point out the remaining challenges of big data deep learning and discuss the future topics.","container-title":"Information Fusion","DOI":"10.1016/j.inffus.2017.10.006","ISSN":"15662535","journalAbbreviation":"Information Fusion","language":"en","page":"146-157","source":"DOI.org (Crossref)","title":"A survey on deep learning for big data","volume":"42","author":[{"family":"Zhang","given":"Qingchen"},{"family":"Yang","given":"Laurence T."},{"family":"Chen","given":"Zhikui"},{"family":"Li","given":"Peng"}],"issued":{"date-parts":[["2018",7]]}}}],"schema":"https://github.com/citation-style-language/schema/raw/master/csl-citation.json"} </w:instrText>
      </w:r>
      <w:r w:rsidR="00D65E82">
        <w:fldChar w:fldCharType="separate"/>
      </w:r>
      <w:r w:rsidR="00D65E82">
        <w:rPr>
          <w:noProof/>
        </w:rPr>
        <w:t>(Jan et al., 2019; Najafabadi et al., 2015; Zhang et al., 2018)</w:t>
      </w:r>
      <w:r w:rsidR="00D65E82">
        <w:fldChar w:fldCharType="end"/>
      </w:r>
      <w:r w:rsidR="00D65E82">
        <w:t>.</w:t>
      </w:r>
      <w:r w:rsidR="00C7140B">
        <w:t xml:space="preserve"> </w:t>
      </w:r>
      <w:r w:rsidR="004C6320">
        <w:t>Deep Neural Networks’</w:t>
      </w:r>
      <w:r w:rsidR="00C7140B">
        <w:t xml:space="preserve"> signature is the concept of backpropagation </w:t>
      </w:r>
      <w:r w:rsidR="00C7140B">
        <w:fldChar w:fldCharType="begin"/>
      </w:r>
      <w:r w:rsidR="00C7140B">
        <w:instrText xml:space="preserve"> ADDIN ZOTERO_ITEM CSL_CITATION {"citationID":"0TtDYt2K","properties":{"formattedCitation":"(Chae et al., 2018)","plainCitation":"(Chae et al., 2018)","noteIndex":0},"citationItems":[{"id":1263,"uris":["http://zotero.org/users/8511407/items/X5EG34NH"],"itemData":{"id":1263,"type":"article-journal","abstract":"Infectious disease occurs when a person is infected by a pathogen from another person or an animal. It is a problem that causes harm at both individual and macro scales. The Korea Center for Disease Control (KCDC) operates a surveillance system to minimize infectious disease contagions. However, in this system, it is difﬁcult to immediately act against infectious disease because of missing and delayed reports. Moreover, infectious disease trends are not known, which means prediction is not easy. This study predicts infectious diseases by optimizing the parameters of deep learning algorithms while considering big data including social media data. The performance of the deep neural network (DNN) and long-short term memory (LSTM) learning models were compared with the autoregressive integrated moving average (ARIMA) when predicting three infectious diseases one week into the future. The results show that the DNN and LSTM models perform better than ARIMA. When predicting chickenpox, the top-10 DNN and LSTM models improved average performance by 24% and 19%, respectively. The DNN model performed stably and the LSTM model was more accurate when infectious disease was spreading. We believe that this study’s models can help eliminate reporting delays in existing surveillance systems and, therefore, minimize costs to society.","container-title":"International Journal of Environmental Research and Public Health","DOI":"10.3390/ijerph15081596","ISSN":"1660-4601","issue":"8","journalAbbreviation":"IJERPH","language":"en","license":"https://creativecommons.org/licenses/by/4.0/","page":"1596","source":"DOI.org (Crossref)","title":"Predicting Infectious Disease Using Deep Learning and Big Data","volume":"15","author":[{"family":"Chae","given":"Sangwon"},{"family":"Kwon","given":"Sungjun"},{"family":"Lee","given":"Donghyun"}],"issued":{"date-parts":[["2018",7,27]]}}}],"schema":"https://github.com/citation-style-language/schema/raw/master/csl-citation.json"} </w:instrText>
      </w:r>
      <w:r w:rsidR="00C7140B">
        <w:fldChar w:fldCharType="separate"/>
      </w:r>
      <w:r w:rsidR="00C7140B">
        <w:rPr>
          <w:noProof/>
        </w:rPr>
        <w:t>(Chae et al., 2018)</w:t>
      </w:r>
      <w:r w:rsidR="00C7140B">
        <w:fldChar w:fldCharType="end"/>
      </w:r>
      <w:r w:rsidR="00511AB6">
        <w:t xml:space="preserve">. This key characteristic creates a loop in which the weights and biases are </w:t>
      </w:r>
      <w:r w:rsidR="005325DF">
        <w:t xml:space="preserve">updated to improve the result with each iteration. The numerous hidden layers within the DL algorithm </w:t>
      </w:r>
      <w:r w:rsidR="00147AB6">
        <w:t xml:space="preserve">are trained using calculus, namely stochastic gradient descent </w:t>
      </w:r>
      <w:r w:rsidR="005325DF">
        <w:fldChar w:fldCharType="begin"/>
      </w:r>
      <w:r w:rsidR="005325DF">
        <w:instrText xml:space="preserve"> ADDIN ZOTERO_ITEM CSL_CITATION {"citationID":"HRo8uLkh","properties":{"formattedCitation":"(LeCun et al., 2015)","plainCitation":"(LeCun et al., 2015)","noteIndex":0},"citationItems":[{"id":1292,"uris":["http://zotero.org/users/8511407/items/IDRTRZBM"],"itemData":{"id":1292,"type":"article-journal","container-title":"Nature","DOI":"10.1038/nature14539","ISSN":"0028-0836, 1476-4687","issue":"7553","journalAbbreviation":"Nature","language":"en","page":"436-444","source":"DOI.org (Crossref)","title":"Deep learning","volume":"521","author":[{"family":"LeCun","given":"Yann"},{"family":"Bengio","given":"Yoshua"},{"family":"Hinton","given":"Geoffrey"}],"issued":{"date-parts":[["2015",5,28]]}}}],"schema":"https://github.com/citation-style-language/schema/raw/master/csl-citation.json"} </w:instrText>
      </w:r>
      <w:r w:rsidR="005325DF">
        <w:fldChar w:fldCharType="separate"/>
      </w:r>
      <w:r w:rsidR="005325DF">
        <w:rPr>
          <w:noProof/>
        </w:rPr>
        <w:t>(LeCun et al., 2015)</w:t>
      </w:r>
      <w:r w:rsidR="005325DF">
        <w:fldChar w:fldCharType="end"/>
      </w:r>
      <w:r w:rsidR="00147AB6">
        <w:t>.</w:t>
      </w:r>
      <w:r w:rsidR="00805DB8">
        <w:t xml:space="preserve"> The aim is to find the parameters</w:t>
      </w:r>
      <w:r w:rsidR="00A17372">
        <w:t xml:space="preserve"> where</w:t>
      </w:r>
      <w:r w:rsidR="00805DB8">
        <w:t xml:space="preserve"> the loss</w:t>
      </w:r>
      <w:r w:rsidR="00A17372">
        <w:t xml:space="preserve"> is at a minimum</w:t>
      </w:r>
      <w:r w:rsidR="00805DB8">
        <w:t>, which is identified by calculating the gradient iteratively</w:t>
      </w:r>
      <w:r w:rsidR="00A17372">
        <w:t xml:space="preserve"> until it converges to a fixed value </w:t>
      </w:r>
      <w:r w:rsidR="00A17372">
        <w:fldChar w:fldCharType="begin"/>
      </w:r>
      <w:r w:rsidR="00A17372">
        <w:instrText xml:space="preserve"> ADDIN ZOTERO_ITEM CSL_CITATION {"citationID":"iBP12mj4","properties":{"formattedCitation":"(Alsheikh et al., n.d.)","plainCitation":"(Alsheikh et al., n.d.)","noteIndex":0},"citationItems":[{"id":1308,"uris":["http://zotero.org/users/8511407/items/GK5UMJCJ"],"itemData":{"id":1308,"type":"article-journal","abstract":"The proliferation of mobile devices, such as smartphones and Internet of Things (IoT) gadgets, results in the recent mobile big data (MBD) era. Collecting MBD is unproﬁtable unless suitable analytics and learning methods are utilized for extracting meaningful information and hidden patterns from data. This article presents an overview and brief tutorial of deep learning in MBD analytics and discusses a scalable learning framework over Apache Spark. Speciﬁcally, a distributed deep learning is executed as an iterative MapReduce computing on many Spark workers. Each Spark worker learns a partial deep model on a partition of the overall MBD, and a master deep model is then built by averaging the parameters of all partial models. This Spark-based framework speeds up the learning of deep models consisting of many hidden layers and millions of parameters. We use a context-aware activity recognition application with a real-world dataset containing millions of samples to validate our framework and assess its speedup effectiveness.","language":"en","source":"Zotero","title":"Mobile Big Data Analytics Using Deep Learning and Apache Spark","author":[{"family":"Alsheikh","given":"Mohammad Abu"},{"family":"Niyato","given":"Dusit"},{"family":"Lin","given":"Shaowei"},{"family":"Tan","given":"Hwee-Pink"},{"family":"Han","given":"Zhu"}]}}],"schema":"https://github.com/citation-style-language/schema/raw/master/csl-citation.json"} </w:instrText>
      </w:r>
      <w:r w:rsidR="00A17372">
        <w:fldChar w:fldCharType="separate"/>
      </w:r>
      <w:r w:rsidR="00A17372">
        <w:rPr>
          <w:noProof/>
        </w:rPr>
        <w:t>(Alsheikh et al., n.d.)</w:t>
      </w:r>
      <w:r w:rsidR="00A17372">
        <w:fldChar w:fldCharType="end"/>
      </w:r>
      <w:r w:rsidR="00A17372">
        <w:t>.</w:t>
      </w:r>
    </w:p>
    <w:p w14:paraId="55B2BBF6" w14:textId="561B9F0E" w:rsidR="004E5091" w:rsidRDefault="00D65E82" w:rsidP="005F2AAF">
      <w:pPr>
        <w:jc w:val="both"/>
      </w:pPr>
      <w:r>
        <w:t xml:space="preserve">The second focus of this work is Big Data. </w:t>
      </w:r>
      <w:r w:rsidR="004042E9">
        <w:t>Big data ha</w:t>
      </w:r>
      <w:r w:rsidR="00D10C47">
        <w:t>s</w:t>
      </w:r>
      <w:r w:rsidR="004042E9">
        <w:t xml:space="preserve"> become</w:t>
      </w:r>
      <w:r w:rsidR="00217A85">
        <w:t xml:space="preserve"> </w:t>
      </w:r>
      <w:r w:rsidR="004042E9">
        <w:t>prevalent due to the abundance of data</w:t>
      </w:r>
      <w:r w:rsidR="00217A85">
        <w:t>, particularly the rate,</w:t>
      </w:r>
      <w:r w:rsidR="004042E9">
        <w:t xml:space="preserve"> being generated.</w:t>
      </w:r>
    </w:p>
    <w:p w14:paraId="0481AB7F" w14:textId="7D9CD9DC" w:rsidR="00813028" w:rsidRDefault="00813028" w:rsidP="005F2AAF">
      <w:pPr>
        <w:jc w:val="both"/>
      </w:pPr>
    </w:p>
    <w:p w14:paraId="055ECC01" w14:textId="20C4F83D" w:rsidR="00813028" w:rsidRDefault="00813028" w:rsidP="005F2AAF">
      <w:pPr>
        <w:jc w:val="both"/>
      </w:pPr>
    </w:p>
    <w:p w14:paraId="3F7406A4" w14:textId="77777777" w:rsidR="00813028" w:rsidRDefault="00813028" w:rsidP="005F2AAF">
      <w:pPr>
        <w:jc w:val="both"/>
      </w:pPr>
    </w:p>
    <w:p w14:paraId="487EF354" w14:textId="51643A7E" w:rsidR="004E5091" w:rsidRDefault="004E5091" w:rsidP="005F2AAF">
      <w:pPr>
        <w:jc w:val="both"/>
      </w:pPr>
    </w:p>
    <w:p w14:paraId="2B009BC2" w14:textId="77777777" w:rsidR="004E5091" w:rsidRPr="004E5091" w:rsidRDefault="004E5091" w:rsidP="004E5091">
      <w:pPr>
        <w:rPr>
          <w:sz w:val="16"/>
          <w:szCs w:val="16"/>
        </w:rPr>
      </w:pPr>
    </w:p>
    <w:p w14:paraId="48FED25F" w14:textId="77777777" w:rsidR="00813028" w:rsidRDefault="00813028" w:rsidP="005F2AAF">
      <w:pPr>
        <w:jc w:val="both"/>
      </w:pPr>
    </w:p>
    <w:p w14:paraId="1A409820" w14:textId="3BD1BFDD" w:rsidR="00813028" w:rsidRDefault="00813028" w:rsidP="005F2AAF">
      <w:pPr>
        <w:jc w:val="both"/>
      </w:pPr>
    </w:p>
    <w:p w14:paraId="412C0FFA" w14:textId="77777777" w:rsidR="00813028" w:rsidRDefault="00813028" w:rsidP="005F2AAF">
      <w:pPr>
        <w:jc w:val="both"/>
      </w:pPr>
    </w:p>
    <w:p w14:paraId="52CC5B3C" w14:textId="6D20141A" w:rsidR="00813028" w:rsidRPr="00813028" w:rsidRDefault="00813028" w:rsidP="00813028">
      <w:pPr>
        <w:rPr>
          <w:i/>
          <w:iCs/>
          <w:sz w:val="16"/>
          <w:szCs w:val="16"/>
        </w:rPr>
      </w:pPr>
      <w:r>
        <w:rPr>
          <w:i/>
          <w:iCs/>
          <w:sz w:val="16"/>
          <w:szCs w:val="16"/>
        </w:rPr>
        <w:t xml:space="preserve">Figure CC: Function of Bog Data Frameworks </w:t>
      </w:r>
      <w:r>
        <w:rPr>
          <w:i/>
          <w:iCs/>
          <w:sz w:val="16"/>
          <w:szCs w:val="16"/>
        </w:rPr>
        <w:fldChar w:fldCharType="begin"/>
      </w:r>
      <w:r>
        <w:rPr>
          <w:i/>
          <w:iCs/>
          <w:sz w:val="16"/>
          <w:szCs w:val="16"/>
        </w:rPr>
        <w:instrText xml:space="preserve"> ADDIN ZOTERO_ITEM CSL_CITATION {"citationID":"LU2LAJA9","properties":{"formattedCitation":"(Gandomi and Haider, 2015)","plainCitation":"(Gandomi and Haider, 2015)","noteIndex":0},"citationItems":[{"id":1294,"uris":["http://zotero.org/users/8511407/items/94GWR7V3"],"itemData":{"id":1294,"type":"article-journal","abstract":"Size is the ﬁrst, and at times, the only dimension that leaps out at the mention of big data. This paper attempts to offer a broader deﬁnition of big data that captures its other unique and deﬁning characteristics. The rapid evolution and adoption of big data by industry has leapfrogged the discourse to popular outlets, forcing the academic press to catch up. Academic journals in numerous disciplines, which will beneﬁt from a relevant discussion of big data, have yet to cover the topic. This paper presents a consolidated description of big data by integrating deﬁnitions from practitioners and academics. The paper’s primary focus is on the analytic methods used for big data. A particular distinguishing feature of this paper is its focus on analytics related to unstructured data, which constitute 95% of big data. This paper highlights the need to develop appropriate and efﬁcient analytical methods to leverage massive volumes of heterogeneous data in unstructured text, audio, and video formats. This paper also reinforces the need to devise new tools for predictive analytics for structured big data. The statistical methods in practice were devised to infer from sample data. The heterogeneity, noise, and the massive size of structured big data calls for developing computationally efﬁcient algorithms that may avoid big data pitfalls, such as spurious correlation.","container-title":"International Journal of Information Management","DOI":"10.1016/j.ijinfomgt.2014.10.007","ISSN":"02684012","issue":"2","journalAbbreviation":"International Journal of Information Management","language":"en","page":"137-144","source":"DOI.org (Crossref)","title":"Beyond the hype: Big data concepts, methods, and analytics","title-short":"Beyond the hype","volume":"35","author":[{"family":"Gandomi","given":"Amir"},{"family":"Haider","given":"Murtaza"}],"issued":{"date-parts":[["2015",4]]}}}],"schema":"https://github.com/citation-style-language/schema/raw/master/csl-citation.json"} </w:instrText>
      </w:r>
      <w:r>
        <w:rPr>
          <w:i/>
          <w:iCs/>
          <w:sz w:val="16"/>
          <w:szCs w:val="16"/>
        </w:rPr>
        <w:fldChar w:fldCharType="separate"/>
      </w:r>
      <w:r>
        <w:rPr>
          <w:i/>
          <w:iCs/>
          <w:noProof/>
          <w:sz w:val="16"/>
          <w:szCs w:val="16"/>
        </w:rPr>
        <w:t>(Gandomi and Haider, 2015)</w:t>
      </w:r>
      <w:r>
        <w:rPr>
          <w:i/>
          <w:iCs/>
          <w:sz w:val="16"/>
          <w:szCs w:val="16"/>
        </w:rPr>
        <w:fldChar w:fldCharType="end"/>
      </w:r>
    </w:p>
    <w:p w14:paraId="75B2379E" w14:textId="77777777" w:rsidR="00813028" w:rsidRDefault="00813028" w:rsidP="005F2AAF">
      <w:pPr>
        <w:jc w:val="both"/>
      </w:pPr>
    </w:p>
    <w:p w14:paraId="54B54CC9" w14:textId="04D4E06C" w:rsidR="004E5091" w:rsidRDefault="00D10C47" w:rsidP="005F2AAF">
      <w:pPr>
        <w:jc w:val="both"/>
      </w:pPr>
      <w:r>
        <w:t xml:space="preserve">The 5 V’s (Velocity, Volume, Veracity, </w:t>
      </w:r>
      <w:r w:rsidR="00217A85">
        <w:t>Variety and Value) describe the characteristics of a big data set.</w:t>
      </w:r>
      <w:r w:rsidR="004042E9">
        <w:t xml:space="preserve"> </w:t>
      </w:r>
    </w:p>
    <w:p w14:paraId="19863208" w14:textId="6AC1D1DE" w:rsidR="00D65E82" w:rsidRDefault="00D10C47" w:rsidP="005F2AAF">
      <w:pPr>
        <w:jc w:val="both"/>
      </w:pPr>
      <w:r>
        <w:t>It demands</w:t>
      </w:r>
      <w:r w:rsidR="00217A85">
        <w:t xml:space="preserve"> more robust</w:t>
      </w:r>
      <w:r>
        <w:t xml:space="preserve"> </w:t>
      </w:r>
      <w:r w:rsidR="00C7140B">
        <w:t xml:space="preserve">systems compared to storage methods and </w:t>
      </w:r>
      <w:r>
        <w:t>analyses</w:t>
      </w:r>
      <w:r w:rsidR="00C7140B">
        <w:t xml:space="preserve"> of conventional data</w:t>
      </w:r>
      <w:r w:rsidR="00217A85">
        <w:t xml:space="preserve"> </w:t>
      </w:r>
      <w:r w:rsidR="00217A85">
        <w:fldChar w:fldCharType="begin"/>
      </w:r>
      <w:r w:rsidR="00217A85">
        <w:instrText xml:space="preserve"> ADDIN ZOTERO_ITEM CSL_CITATION {"citationID":"3K1KDq8b","properties":{"formattedCitation":"(Chen and Lin, 2014)","plainCitation":"(Chen and Lin, 2014)","noteIndex":0},"citationItems":[{"id":1254,"uris":["http://zotero.org/users/8511407/items/8J3L8NUA"],"itemData":{"id":1254,"type":"article-journal","abstract":"Deep learning is currently an extremely active research area in machine learning and pattern recognition society. It has gained huge successes in a broad area of applications such as speech recognition, computer vision, and natural language processing. With the sheer size of data available today, big data brings big opportunities and transformative potential for various sectors; on the other hand, it also presents unprecedented challenges to harnessing data and information. As the data keeps getting bigger, deep learning is coming to play a key role in providing big data predictive analytics solutions. In this paper, we provide a brief overview of deep learning, and highlight current research efforts and the challenges to big data, as well as the future trends.","container-title":"IEEE Access","DOI":"10.1109/ACCESS.2014.2325029","ISSN":"2169-3536","note":"event-title: IEEE Access","page":"514-525","source":"IEEE Xplore","title":"Big Data Deep Learning: Challenges and Perspectives","title-short":"Big Data Deep Learning","volume":"2","author":[{"family":"Chen","given":"Xue-Wen"},{"family":"Lin","given":"Xiaotong"}],"issued":{"date-parts":[["2014"]]}}}],"schema":"https://github.com/citation-style-language/schema/raw/master/csl-citation.json"} </w:instrText>
      </w:r>
      <w:r w:rsidR="00217A85">
        <w:fldChar w:fldCharType="separate"/>
      </w:r>
      <w:r w:rsidR="00217A85">
        <w:rPr>
          <w:noProof/>
        </w:rPr>
        <w:t>(Chen and Lin, 2014)</w:t>
      </w:r>
      <w:r w:rsidR="00217A85">
        <w:fldChar w:fldCharType="end"/>
      </w:r>
      <w:r>
        <w:t xml:space="preserve">. </w:t>
      </w:r>
      <w:r w:rsidR="004E5091">
        <w:t xml:space="preserve">BD frameworks must be designed to store and refine the raw data, along with the processes listed in </w:t>
      </w:r>
      <w:r w:rsidR="00A17372">
        <w:t>F</w:t>
      </w:r>
      <w:r w:rsidR="004E5091">
        <w:t>igure CC.</w:t>
      </w:r>
    </w:p>
    <w:p w14:paraId="54A74E1A" w14:textId="3750E494" w:rsidR="00505FAF" w:rsidRPr="005F2AAF" w:rsidRDefault="00136962" w:rsidP="005F2AAF">
      <w:pPr>
        <w:jc w:val="both"/>
      </w:pPr>
      <w:r>
        <w:t xml:space="preserve">(Research Q) </w:t>
      </w:r>
      <w:r w:rsidR="00217A85">
        <w:t>Th</w:t>
      </w:r>
      <w:r w:rsidR="00A17372">
        <w:t>is work aim</w:t>
      </w:r>
      <w:r w:rsidR="00217A85">
        <w:t xml:space="preserve">s to address the question: how do deep learning algorithms </w:t>
      </w:r>
      <w:r w:rsidR="00505FAF">
        <w:t>perform on big datasets and what effect does the architecture of the DL algorithms have on results? How can the architectures be fine-tuned to optimize the results?</w:t>
      </w:r>
    </w:p>
    <w:p w14:paraId="029F922F" w14:textId="353F8346" w:rsidR="009303D9" w:rsidRDefault="0026260D" w:rsidP="006B6B66">
      <w:pPr>
        <w:pStyle w:val="Heading1"/>
      </w:pPr>
      <w:r>
        <w:t xml:space="preserve">Literature Review </w:t>
      </w:r>
    </w:p>
    <w:p w14:paraId="14771831" w14:textId="78BCAD7A" w:rsidR="00FB785A" w:rsidRDefault="00E35D12" w:rsidP="00505FAF">
      <w:pPr>
        <w:jc w:val="both"/>
      </w:pPr>
      <w:r>
        <w:t xml:space="preserve">A comprehensive review was performed on the published literature. The current state of the art was studied which informed the practical sections. </w:t>
      </w:r>
    </w:p>
    <w:p w14:paraId="79581B9A" w14:textId="26F2D9A0" w:rsidR="00E35D12" w:rsidRDefault="00136962" w:rsidP="00505FAF">
      <w:pPr>
        <w:jc w:val="both"/>
      </w:pPr>
      <w:r w:rsidRPr="00136962">
        <w:t>Chae</w:t>
      </w:r>
      <w:r>
        <w:t xml:space="preserve"> et al. used mandatorily reported infectious disease data collected in South Korea as the basis of their predictive model. </w:t>
      </w:r>
      <w:r w:rsidR="000A3216">
        <w:t>They collected data from various sources, one of which was Twitter</w:t>
      </w:r>
      <w:r w:rsidR="00461CDB">
        <w:t>, and it was classified as big data</w:t>
      </w:r>
      <w:r w:rsidR="000A3216">
        <w:t>.</w:t>
      </w:r>
      <w:r w:rsidR="00461CDB">
        <w:t xml:space="preserve"> The paper doesn’t specify what </w:t>
      </w:r>
      <w:r w:rsidR="001E58FC">
        <w:t xml:space="preserve">BD </w:t>
      </w:r>
      <w:r w:rsidR="00461CDB">
        <w:t>framework was used</w:t>
      </w:r>
      <w:r w:rsidR="00C7140B">
        <w:t xml:space="preserve">. Two DL algorithms were applied and compared to ARIMA, a common non-stationary time series ML algorithm. </w:t>
      </w:r>
      <w:r w:rsidR="004C6320">
        <w:t>[</w:t>
      </w:r>
      <w:r w:rsidR="001E58FC">
        <w:t xml:space="preserve">A lag parameter was introduced due to the serial nature of the prediction model. </w:t>
      </w:r>
      <w:r w:rsidR="001B2611">
        <w:t xml:space="preserve">This parameter determined how many days after the data was collected, that data was used in the prediction of the disease levels. This parameter was optimized for each </w:t>
      </w:r>
      <w:r w:rsidR="004C6320">
        <w:t>disease.] A DNN</w:t>
      </w:r>
      <w:r w:rsidR="00D43413">
        <w:t xml:space="preserve"> and an</w:t>
      </w:r>
      <w:r w:rsidR="00D43413">
        <w:t xml:space="preserve"> LSTM model, a type of RNN</w:t>
      </w:r>
      <w:r w:rsidR="004C6320">
        <w:t xml:space="preserve"> w</w:t>
      </w:r>
      <w:r w:rsidR="00D43413">
        <w:t>ere</w:t>
      </w:r>
      <w:r w:rsidR="004C6320">
        <w:t xml:space="preserve"> set up using the </w:t>
      </w:r>
      <w:proofErr w:type="spellStart"/>
      <w:r w:rsidR="004C6320">
        <w:t>keras</w:t>
      </w:r>
      <w:proofErr w:type="spellEnd"/>
      <w:r w:rsidR="004C6320">
        <w:t xml:space="preserve"> library</w:t>
      </w:r>
      <w:r w:rsidR="00D43413">
        <w:t xml:space="preserve">. </w:t>
      </w:r>
      <w:r w:rsidR="00A51949">
        <w:t xml:space="preserve">An RNN builds on the feed-forward characteristic of ANNs by using the previous iteration’s result and the current iteration’s value to update the weights. In this way, there is internal memory built into each neuron. B. </w:t>
      </w:r>
      <w:r w:rsidR="00D43413">
        <w:t xml:space="preserve">The </w:t>
      </w:r>
      <w:proofErr w:type="spellStart"/>
      <w:r w:rsidR="00D43413">
        <w:t>optim</w:t>
      </w:r>
      <w:r w:rsidR="00394123">
        <w:t>i</w:t>
      </w:r>
      <w:r w:rsidR="00D43413">
        <w:t>sers</w:t>
      </w:r>
      <w:proofErr w:type="spellEnd"/>
      <w:r w:rsidR="00D43413">
        <w:t>, activation functions and epochs were varied with all other parameters remaining constant. The RMSE was used to compare the various models.</w:t>
      </w:r>
      <w:r w:rsidR="003D36F4">
        <w:t xml:space="preserve"> The optimized DNN models performed the 24% better, followed by the LSTM, 18% better, compared to the ARIMA</w:t>
      </w:r>
      <w:r w:rsidR="004C6320">
        <w:t xml:space="preserve"> </w:t>
      </w:r>
      <w:r w:rsidR="003D36F4">
        <w:t>baseline</w:t>
      </w:r>
      <w:r w:rsidR="00C058AD">
        <w:t>. They outlined the limitations of the study as the small data collection window, the lack of transfer to other regions and relatively few DL parameters taken into consideration</w:t>
      </w:r>
      <w:r w:rsidR="001B2611">
        <w:t xml:space="preserve"> </w:t>
      </w:r>
      <w:r w:rsidR="004C6320">
        <w:fldChar w:fldCharType="begin"/>
      </w:r>
      <w:r w:rsidR="004C6320">
        <w:instrText xml:space="preserve"> ADDIN ZOTERO_ITEM CSL_CITATION {"citationID":"udCOJdXy","properties":{"formattedCitation":"(Chae et al., 2018)","plainCitation":"(Chae et al., 2018)","noteIndex":0},"citationItems":[{"id":1263,"uris":["http://zotero.org/users/8511407/items/X5EG34NH"],"itemData":{"id":1263,"type":"article-journal","abstract":"Infectious disease occurs when a person is infected by a pathogen from another person or an animal. It is a problem that causes harm at both individual and macro scales. The Korea Center for Disease Control (KCDC) operates a surveillance system to minimize infectious disease contagions. However, in this system, it is difﬁcult to immediately act against infectious disease because of missing and delayed reports. Moreover, infectious disease trends are not known, which means prediction is not easy. This study predicts infectious diseases by optimizing the parameters of deep learning algorithms while considering big data including social media data. The performance of the deep neural network (DNN) and long-short term memory (LSTM) learning models were compared with the autoregressive integrated moving average (ARIMA) when predicting three infectious diseases one week into the future. The results show that the DNN and LSTM models perform better than ARIMA. When predicting chickenpox, the top-10 DNN and LSTM models improved average performance by 24% and 19%, respectively. The DNN model performed stably and the LSTM model was more accurate when infectious disease was spreading. We believe that this study’s models can help eliminate reporting delays in existing surveillance systems and, therefore, minimize costs to society.","container-title":"International Journal of Environmental Research and Public Health","DOI":"10.3390/ijerph15081596","ISSN":"1660-4601","issue":"8","journalAbbreviation":"IJERPH","language":"en","license":"https://creativecommons.org/licenses/by/4.0/","page":"1596","source":"DOI.org (Crossref)","title":"Predicting Infectious Disease Using Deep Learning and Big Data","volume":"15","author":[{"family":"Chae","given":"Sangwon"},{"family":"Kwon","given":"Sungjun"},{"family":"Lee","given":"Donghyun"}],"issued":{"date-parts":[["2018",7,27]]}}}],"schema":"https://github.com/citation-style-language/schema/raw/master/csl-citation.json"} </w:instrText>
      </w:r>
      <w:r w:rsidR="004C6320">
        <w:fldChar w:fldCharType="separate"/>
      </w:r>
      <w:r w:rsidR="004C6320">
        <w:rPr>
          <w:noProof/>
        </w:rPr>
        <w:t>(Chae et al., 2018)</w:t>
      </w:r>
      <w:r w:rsidR="004C6320">
        <w:fldChar w:fldCharType="end"/>
      </w:r>
      <w:r w:rsidR="00EF5574">
        <w:t>.</w:t>
      </w:r>
    </w:p>
    <w:p w14:paraId="06AB90DC" w14:textId="08144D82" w:rsidR="005E250A" w:rsidRDefault="00C058AD" w:rsidP="00505FAF">
      <w:pPr>
        <w:jc w:val="both"/>
      </w:pPr>
      <w:r>
        <w:lastRenderedPageBreak/>
        <w:t xml:space="preserve">Mohapatra et al. published work detailing the need for big data storage </w:t>
      </w:r>
      <w:r w:rsidR="00EF5574">
        <w:t xml:space="preserve">and </w:t>
      </w:r>
      <w:r>
        <w:t xml:space="preserve">processing </w:t>
      </w:r>
      <w:r w:rsidR="00EF5574">
        <w:t>in the healthcare sector. The researchers focused on ECG data</w:t>
      </w:r>
      <w:r w:rsidR="00144B56">
        <w:t>. Abnormalities are difficult to detect by the human eye as the deviation is tiny, hence an automatic detection system would be very beneficial</w:t>
      </w:r>
      <w:r w:rsidR="00EF5574">
        <w:t>.</w:t>
      </w:r>
      <w:r w:rsidR="00144B56">
        <w:t xml:space="preserve"> </w:t>
      </w:r>
      <w:r w:rsidR="00EF5574">
        <w:t xml:space="preserve"> </w:t>
      </w:r>
      <w:r w:rsidR="007A2B84">
        <w:t>A cloud based system was proposed with Hadoop MapReduce as the data manager. In the physical layer</w:t>
      </w:r>
      <w:r w:rsidR="00511AB6">
        <w:t>,</w:t>
      </w:r>
      <w:r w:rsidR="007A2B84">
        <w:t xml:space="preserve"> </w:t>
      </w:r>
      <w:r w:rsidR="00226E45">
        <w:t>a</w:t>
      </w:r>
      <w:r w:rsidR="00511AB6">
        <w:t>n</w:t>
      </w:r>
      <w:r w:rsidR="00226E45">
        <w:t xml:space="preserve"> </w:t>
      </w:r>
      <w:r w:rsidR="007A2B84">
        <w:t>H</w:t>
      </w:r>
      <w:r w:rsidR="00226E45">
        <w:t>DFS was employed along with a</w:t>
      </w:r>
      <w:r w:rsidR="00511AB6">
        <w:t>n</w:t>
      </w:r>
      <w:r w:rsidR="00226E45">
        <w:t xml:space="preserve"> HBase repository. The MapReduce </w:t>
      </w:r>
      <w:r w:rsidR="006974E7">
        <w:t xml:space="preserve">functions are applied to </w:t>
      </w:r>
      <w:r w:rsidR="00D83DBF">
        <w:t>the characteristic ECG signals. This proved a valuable step as the map function</w:t>
      </w:r>
      <w:r w:rsidR="00422725">
        <w:t>s</w:t>
      </w:r>
      <w:r w:rsidR="00D83DBF">
        <w:t xml:space="preserve"> </w:t>
      </w:r>
      <w:r w:rsidR="00422725">
        <w:t>be highlighted, followed by the reduce functions filtering out unneeded data and identifying the abnormal cardiac rhythms</w:t>
      </w:r>
      <w:r w:rsidR="00D83DBF">
        <w:t>.</w:t>
      </w:r>
      <w:r w:rsidR="00422725">
        <w:t xml:space="preserve"> </w:t>
      </w:r>
      <w:r w:rsidR="004049AF">
        <w:t xml:space="preserve">They </w:t>
      </w:r>
      <w:proofErr w:type="gramStart"/>
      <w:r w:rsidR="004049AF">
        <w:t>are</w:t>
      </w:r>
      <w:proofErr w:type="gramEnd"/>
      <w:r w:rsidR="004049AF">
        <w:t xml:space="preserve"> also applied them to the other health attributes. </w:t>
      </w:r>
      <w:r w:rsidR="00422725">
        <w:t>This extracted dataset was then used to train a</w:t>
      </w:r>
      <w:r w:rsidR="00AF6983">
        <w:t xml:space="preserve"> classification</w:t>
      </w:r>
      <w:r w:rsidR="00422725">
        <w:t xml:space="preserve"> ANN</w:t>
      </w:r>
      <w:r w:rsidR="00AF6983">
        <w:t xml:space="preserve"> – does a patient with a given set of health indictors have heart disease. </w:t>
      </w:r>
      <w:r w:rsidR="00FA30C8">
        <w:t>A notable addition to this model was particle swarm optimization (PSO). This is a streamlined algorithm to find the global minimum of the loss function thus extracting the best weights in as few iterations as possible.</w:t>
      </w:r>
      <w:r w:rsidR="004049AF">
        <w:t xml:space="preserve"> </w:t>
      </w:r>
      <w:r w:rsidR="004049AF">
        <w:t>The author notes the benefit of the parallel</w:t>
      </w:r>
      <w:r w:rsidR="004049AF">
        <w:t xml:space="preserve"> MapReduce</w:t>
      </w:r>
      <w:r w:rsidR="004049AF">
        <w:t xml:space="preserve"> </w:t>
      </w:r>
      <w:r w:rsidR="004049AF">
        <w:t>technique</w:t>
      </w:r>
      <w:r w:rsidR="004049AF">
        <w:t xml:space="preserve"> for training t</w:t>
      </w:r>
      <w:r w:rsidR="004049AF">
        <w:t xml:space="preserve">he ANN. A simulation was run with </w:t>
      </w:r>
      <w:r w:rsidR="00533C2E">
        <w:t>open-source</w:t>
      </w:r>
      <w:r w:rsidR="004049AF">
        <w:t xml:space="preserve"> data</w:t>
      </w:r>
      <w:r w:rsidR="00533C2E">
        <w:t xml:space="preserve"> and the ANN had an accuracy of 99% when all attributes were used. This model’s accuracy decreased exponentially as the number of attributes reduced, showing ANN’s need for complex patterns within a dataset. The CPUs scaled up well as the flow of data increased, accredited to the Hadoop framework in use</w:t>
      </w:r>
      <w:r w:rsidR="001E1184">
        <w:t xml:space="preserve">. The authors note the importance of normalization, collecting data from a diverse range of patients and the nature of the model i.e. ANN are well suited to classification but not temporal problems. A limitation of this study is that batch data was used. This is computationally less expensive than streaming data </w:t>
      </w:r>
      <w:r w:rsidR="005E250A">
        <w:fldChar w:fldCharType="begin"/>
      </w:r>
      <w:r w:rsidR="005E250A">
        <w:instrText xml:space="preserve"> ADDIN ZOTERO_ITEM CSL_CITATION {"citationID":"aYhop2hV","properties":{"formattedCitation":"(Mohapatra et al., 2023)","plainCitation":"(Mohapatra et al., 2023)","noteIndex":0},"citationItems":[{"id":1271,"uris":["http://zotero.org/users/8511407/items/ZIYEYWFI"],"itemData":{"id":1271,"type":"article-journal","abstract":"The generation of a huge volume of structured, semi-structured and unstructured real-time health monitoring data and its storage in the form of electronic health records (EHRs) need to be processed and analyzed intelligently to provide timely healthcare. A big data analytic platform is an alternative to the traditional warehouse paradigms for the processing, analysis and storage of the tremendous volume of healthcare data. However, the manual analysis of these voluminous, multi-variate patients data is tedious and error-prone. Therefore, an intelligent solution method is highly essential to perform multiple correlation analyses for disease diagnosis and prediction. In this paper, first, a structural framework is proposed to process the huge volume of cardiological big data generated from the hospital and patients. Then, an intelligent analytical model for the cardiological big data analysis is proposed by combining the concept of artificial neural network (ANN) and particle swarm optimization (PSO) to predict the abnormalities in the cardiac health of a person. In the proposed cardiac disease prediction model, an extensive electrocardiogram (ECG) data analysis method is developed to identify the probable normal and abnormal cardiac feature points. Simulation results show the effects of a number of attributes for improving the accuracy of the cardiac disease prediction and data processing time in the cloud with an increase in the number of the cardiac patients.","container-title":"Electronics","DOI":"10.3390/electronics13010163","ISSN":"2079-9292","issue":"1","journalAbbreviation":"Electronics","language":"en","license":"https://creativecommons.org/licenses/by/4.0/","page":"163","source":"DOI.org (Crossref)","title":"Healthcare Big Data Analysis with Artificial Neural Network for Cardiac Disease Prediction","volume":"13","author":[{"family":"Mohapatra","given":"Sulagna"},{"family":"Sahoo","given":"Prasan Kumar"},{"family":"Mohapatra","given":"Suvendu Kumar"}],"issued":{"date-parts":[["2023",12,29]]}}}],"schema":"https://github.com/citation-style-language/schema/raw/master/csl-citation.json"} </w:instrText>
      </w:r>
      <w:r w:rsidR="005E250A">
        <w:fldChar w:fldCharType="separate"/>
      </w:r>
      <w:r w:rsidR="005E250A">
        <w:rPr>
          <w:noProof/>
        </w:rPr>
        <w:t>(Mohapatra et al., 2023)</w:t>
      </w:r>
      <w:r w:rsidR="005E250A">
        <w:fldChar w:fldCharType="end"/>
      </w:r>
      <w:r w:rsidR="0026353C">
        <w:t xml:space="preserve">. </w:t>
      </w:r>
    </w:p>
    <w:p w14:paraId="046757FF" w14:textId="4CC9F9E5" w:rsidR="0066028B" w:rsidRDefault="008F3575" w:rsidP="00505FAF">
      <w:pPr>
        <w:jc w:val="both"/>
        <w:rPr>
          <w:noProof/>
        </w:rPr>
      </w:pPr>
      <w:r>
        <w:t xml:space="preserve">Big Data often comes in an unstructured/unlabeled form which DL algorithms extract a </w:t>
      </w:r>
      <w:r w:rsidR="00B465BB">
        <w:t>hierarchy</w:t>
      </w:r>
      <w:r>
        <w:t xml:space="preserve"> from and that is used to train a shallower (less deep, simpler) model. </w:t>
      </w:r>
      <w:proofErr w:type="spellStart"/>
      <w:r w:rsidR="00D91C17">
        <w:t>Najafabadi</w:t>
      </w:r>
      <w:proofErr w:type="spellEnd"/>
      <w:r w:rsidR="00D91C17">
        <w:t xml:space="preserve"> outlines some general applications of DL within the BD space</w:t>
      </w:r>
      <w:r w:rsidR="0066028B">
        <w:rPr>
          <w:noProof/>
        </w:rPr>
        <w:t xml:space="preserve">. </w:t>
      </w:r>
    </w:p>
    <w:p w14:paraId="6DAA7E4D" w14:textId="5091565D" w:rsidR="00E81C75" w:rsidRDefault="0066028B" w:rsidP="00505FAF">
      <w:pPr>
        <w:jc w:val="both"/>
        <w:rPr>
          <w:noProof/>
        </w:rPr>
      </w:pPr>
      <w:r>
        <w:rPr>
          <w:noProof/>
        </w:rPr>
        <w:t xml:space="preserve">Semantic Indexing </w:t>
      </w:r>
      <w:r w:rsidR="00B465BB">
        <w:rPr>
          <w:noProof/>
        </w:rPr>
        <w:t>tech</w:t>
      </w:r>
      <w:r w:rsidR="00D91C17">
        <w:rPr>
          <w:noProof/>
        </w:rPr>
        <w:t>niq</w:t>
      </w:r>
      <w:r w:rsidR="00B465BB">
        <w:rPr>
          <w:noProof/>
        </w:rPr>
        <w:t>ues can be applied to BD which finds high</w:t>
      </w:r>
      <w:r w:rsidR="00D91C17">
        <w:rPr>
          <w:noProof/>
        </w:rPr>
        <w:t>-</w:t>
      </w:r>
      <w:r w:rsidR="00B465BB">
        <w:rPr>
          <w:noProof/>
        </w:rPr>
        <w:t xml:space="preserve">level, abstract links between the data. The data is stored </w:t>
      </w:r>
      <w:r w:rsidR="00D91C17">
        <w:rPr>
          <w:noProof/>
        </w:rPr>
        <w:t>more efficientl</w:t>
      </w:r>
      <w:r w:rsidR="00B465BB">
        <w:rPr>
          <w:noProof/>
        </w:rPr>
        <w:t xml:space="preserve">y using these links. When the volume of data is so vast this </w:t>
      </w:r>
      <w:r w:rsidR="00E5239B">
        <w:rPr>
          <w:noProof/>
        </w:rPr>
        <w:t>allows faster extraction of such data compared to when it is stored in its raw data bit string form. This is widely applied in document storage databases, documents’ texts can be scanned and then sorted based on topic. Google’s word2vec DL algorithm is an example of this.</w:t>
      </w:r>
      <w:r w:rsidR="00E81C75">
        <w:rPr>
          <w:noProof/>
        </w:rPr>
        <w:t xml:space="preserve"> </w:t>
      </w:r>
    </w:p>
    <w:p w14:paraId="51D091DB" w14:textId="6A9B83BC" w:rsidR="00B465BB" w:rsidRDefault="00E81C75" w:rsidP="00505FAF">
      <w:pPr>
        <w:jc w:val="both"/>
        <w:rPr>
          <w:noProof/>
        </w:rPr>
      </w:pPr>
      <w:r>
        <w:rPr>
          <w:noProof/>
        </w:rPr>
        <w:t>An extension of this is DL can be employed alongside simpler linear models when analysing BD to max</w:t>
      </w:r>
      <w:r w:rsidR="005D693B">
        <w:rPr>
          <w:noProof/>
        </w:rPr>
        <w:t>i</w:t>
      </w:r>
      <w:r>
        <w:rPr>
          <w:noProof/>
        </w:rPr>
        <w:t xml:space="preserve">mise computational efficiency. </w:t>
      </w:r>
    </w:p>
    <w:p w14:paraId="5BBBA136" w14:textId="0F65C1FC" w:rsidR="00000D41" w:rsidRDefault="00000D41" w:rsidP="00505FAF">
      <w:pPr>
        <w:jc w:val="both"/>
        <w:rPr>
          <w:noProof/>
        </w:rPr>
      </w:pPr>
      <w:r>
        <w:rPr>
          <w:noProof/>
        </w:rPr>
        <w:t xml:space="preserve">To develop this area the limitations must be considered. </w:t>
      </w:r>
    </w:p>
    <w:p w14:paraId="34D7EBC7" w14:textId="40427D60" w:rsidR="005E250A" w:rsidRDefault="008F3575" w:rsidP="00505FAF">
      <w:pPr>
        <w:jc w:val="both"/>
      </w:pPr>
      <w:r>
        <w:fldChar w:fldCharType="begin"/>
      </w:r>
      <w:r>
        <w:instrText xml:space="preserve"> ADDIN ZOTERO_ITEM CSL_CITATION {"citationID":"O2hNSS6z","properties":{"formattedCitation":"(Najafabadi et al., 2015)","plainCitation":"(Najafabadi et al., 2015)","noteIndex":0},"citationItems":[{"id":1252,"uris":["http://zotero.org/users/8511407/items/PL39G8FW"],"itemData":{"id":1252,"type":"article-journal","abstract":"Big Data Analytics and Deep Learning are two high-focus of data science. Big Data has become important as many organizations both public and private have been collecting massive amounts of domain-specific information, which can contain useful information about problems such as national intelligence, cyber security, fraud detection, marketing, and medical informatics. Companies such as Google and Microsoft are analyzing large volumes of data for business analysis and decisions, impacting existing and future technology. Deep Learning algorithms extract high-level, complex abstractions as data representations through a hierarchical learning process. Complex abstractions are learnt at a given level based on relatively simpler abstractions formulated in the preceding level in the hierarchy. A key benefit of Deep Learning is the analysis and learning of massive amounts of unsupervised data, making it a valuable tool for Big Data Analytics where raw data is largely unlabeled and un-categorized. In the present study, we explore how Deep Learning can be utilized for addressing some important problems in Big Data Analytics, including extracting complex patterns from massive volumes of data, semantic indexing, data tagging, fast information retrieval, and simplifying discriminative tasks. We also investigate some aspects of Deep Learning research that need further exploration to incorporate specific challenges introduced by Big Data Analytics, including streaming data, high-dimensional data, scalability of models, and distributed computing. We conclude by presenting insights into relevant future works by posing some questions, including defining data sampling criteria, domain adaptation modeling, defining criteria for obtaining useful data abstractions, improving semantic indexing, semi-supervised learning, and active learning.","container-title":"Journal of Big Data","DOI":"10.1186/s40537-014-0007-7","ISSN":"2196-1115","issue":"1","journalAbbreviation":"Journal of Big Data","language":"en","page":"1","source":"DOI.org (Crossref)","title":"Deep learning applications and challenges in big data analytics","volume":"2","author":[{"family":"Najafabadi","given":"Maryam M"},{"family":"Villanustre","given":"Flavio"},{"family":"Khoshgoftaar","given":"Taghi M"},{"family":"Seliya","given":"Naeem"},{"family":"Wald","given":"Randall"},{"family":"Muharemagic","given":"Edin"}],"issued":{"date-parts":[["2015",12]]}}}],"schema":"https://github.com/citation-style-language/schema/raw/master/csl-citation.json"} </w:instrText>
      </w:r>
      <w:r>
        <w:fldChar w:fldCharType="separate"/>
      </w:r>
      <w:r>
        <w:rPr>
          <w:noProof/>
        </w:rPr>
        <w:t>(Najafabadi et al., 2015)</w:t>
      </w:r>
      <w:r>
        <w:fldChar w:fldCharType="end"/>
      </w:r>
    </w:p>
    <w:p w14:paraId="52E52070" w14:textId="54CB0219" w:rsidR="00D503F2" w:rsidRDefault="009123D8" w:rsidP="00505FAF">
      <w:pPr>
        <w:jc w:val="both"/>
      </w:pPr>
      <w:r>
        <w:t xml:space="preserve">Kim et al. </w:t>
      </w:r>
      <w:r w:rsidR="00A95D24">
        <w:t xml:space="preserve">are </w:t>
      </w:r>
      <w:r w:rsidR="00772B24">
        <w:t>working</w:t>
      </w:r>
      <w:r w:rsidR="00A95D24">
        <w:t xml:space="preserve"> </w:t>
      </w:r>
      <w:r>
        <w:t>to combine Apache Spark and the Tensor</w:t>
      </w:r>
      <w:r w:rsidR="005D693B">
        <w:t>F</w:t>
      </w:r>
      <w:r>
        <w:t>low library. So</w:t>
      </w:r>
      <w:r w:rsidR="005D693B">
        <w:t>-</w:t>
      </w:r>
      <w:r>
        <w:t xml:space="preserve">called </w:t>
      </w:r>
      <w:proofErr w:type="spellStart"/>
      <w:r>
        <w:t>Deepspark</w:t>
      </w:r>
      <w:proofErr w:type="spellEnd"/>
      <w:r>
        <w:t xml:space="preserve"> aims to integrate DL algor</w:t>
      </w:r>
      <w:r w:rsidR="005D693B">
        <w:t>ith</w:t>
      </w:r>
      <w:r>
        <w:t xml:space="preserve">ms and BD frameworks. It </w:t>
      </w:r>
      <w:r w:rsidR="005D693B">
        <w:t xml:space="preserve">allows DL learning to be performed </w:t>
      </w:r>
      <w:r w:rsidR="006D166A">
        <w:t>across multiple clusters, parameters are automatically div</w:t>
      </w:r>
      <w:r w:rsidR="004C2F68">
        <w:t>i</w:t>
      </w:r>
      <w:r w:rsidR="006D166A">
        <w:t xml:space="preserve">ded </w:t>
      </w:r>
      <w:r w:rsidR="004C2F68">
        <w:t>using Spark</w:t>
      </w:r>
      <w:r w:rsidR="00F15640">
        <w:t xml:space="preserve">. The clusters work iteratively using </w:t>
      </w:r>
      <w:r w:rsidR="00F15640" w:rsidRPr="00F15640">
        <w:t>stochastic gradient descent</w:t>
      </w:r>
      <w:r w:rsidR="00F15640">
        <w:t>, to optimize the parameters and minimize the loss.</w:t>
      </w:r>
      <w:r w:rsidR="00F23D30">
        <w:t xml:space="preserve"> Synchronised SGD waits for the parameter values from each node to reach the barrier, the master node gathers and averages them before backpropagating them through the network. Kim notes the limitation of this system by the slowest </w:t>
      </w:r>
      <w:r w:rsidR="00D503F2">
        <w:t>node,</w:t>
      </w:r>
      <w:r w:rsidR="00F23D30">
        <w:t xml:space="preserve"> so the team investigates asynchronous GSD</w:t>
      </w:r>
      <w:r w:rsidR="00D503F2">
        <w:t xml:space="preserve">. This utilizes master-slave </w:t>
      </w:r>
      <w:r w:rsidR="00D503F2">
        <w:t xml:space="preserve">node architecture with a server node monitoring the parameters globally. </w:t>
      </w:r>
      <w:proofErr w:type="spellStart"/>
      <w:r w:rsidR="00D503F2">
        <w:t>DeepSpark</w:t>
      </w:r>
      <w:proofErr w:type="spellEnd"/>
      <w:r w:rsidR="00D503F2">
        <w:t xml:space="preserve"> is composed of:</w:t>
      </w:r>
    </w:p>
    <w:p w14:paraId="798845F0" w14:textId="5464EEBF" w:rsidR="00D503F2" w:rsidRDefault="00D503F2" w:rsidP="00D503F2">
      <w:pPr>
        <w:pStyle w:val="ListParagraph"/>
        <w:numPr>
          <w:ilvl w:val="0"/>
          <w:numId w:val="25"/>
        </w:numPr>
        <w:jc w:val="both"/>
      </w:pPr>
      <w:r>
        <w:t>Apache Spark</w:t>
      </w:r>
    </w:p>
    <w:p w14:paraId="3F27FA77" w14:textId="3AFFECD7" w:rsidR="00D503F2" w:rsidRDefault="00D503F2" w:rsidP="00D503F2">
      <w:pPr>
        <w:pStyle w:val="ListParagraph"/>
        <w:numPr>
          <w:ilvl w:val="0"/>
          <w:numId w:val="25"/>
        </w:numPr>
        <w:jc w:val="both"/>
      </w:pPr>
      <w:r>
        <w:t>Parameter exchanger</w:t>
      </w:r>
    </w:p>
    <w:p w14:paraId="072DBD77" w14:textId="66E7A935" w:rsidR="00D503F2" w:rsidRDefault="00A0630E" w:rsidP="00D503F2">
      <w:pPr>
        <w:pStyle w:val="ListParagraph"/>
        <w:numPr>
          <w:ilvl w:val="0"/>
          <w:numId w:val="25"/>
        </w:numPr>
        <w:jc w:val="both"/>
      </w:pPr>
      <w:r>
        <w:t>Computing Engine</w:t>
      </w:r>
    </w:p>
    <w:p w14:paraId="3859554F" w14:textId="3B273EF5" w:rsidR="0026353C" w:rsidRDefault="00A0630E" w:rsidP="00505FAF">
      <w:pPr>
        <w:jc w:val="both"/>
      </w:pPr>
      <w:r>
        <w:t>This architecture</w:t>
      </w:r>
      <w:r w:rsidR="00325B45">
        <w:t xml:space="preserve"> was found to require more epochs but less computing time </w:t>
      </w:r>
      <w:r w:rsidR="00CE1F45">
        <w:t xml:space="preserve">overall </w:t>
      </w:r>
      <w:r w:rsidR="00325B45">
        <w:t xml:space="preserve">to achieve the same loss as the benchmark. This demonstrates the benefits to DL of using </w:t>
      </w:r>
      <w:r w:rsidR="00CE1F45">
        <w:t xml:space="preserve">a distributed framework </w:t>
      </w:r>
      <w:r w:rsidR="005D693B">
        <w:fldChar w:fldCharType="begin"/>
      </w:r>
      <w:r w:rsidR="005D693B">
        <w:instrText xml:space="preserve"> ADDIN ZOTERO_ITEM CSL_CITATION {"citationID":"LUvqYhfp","properties":{"formattedCitation":"(Kim et al., 2016)","plainCitation":"(Kim et al., 2016)","noteIndex":0},"citationItems":[{"id":1282,"uris":["http://zotero.org/users/8511407/items/NZVUL5ZN"],"itemData":{"id":1282,"type":"article","abstract":"The increasing complexity of deep neural networks (DNNs) has made it challenging to exploit existing large-scale data processing pipelines for handling massive data and parameters involved in DNN training. Distributed computing platforms and GPGPU-based acceleration provide a mainstream solution to this computational challenge. In this paper, we propose DeepSpark, a distributed and parallel deep learning framework that exploits Apache Spark on commodity clusters. To support parallel operations, DeepSpark automatically distributes workloads and parameters to Caffe/Tensorﬂow-running nodes using Spark, and iteratively aggregates training results by a novel lock-free asynchronous variant of the popular elastic averaging stochastic gradient descent based update scheme, effectively complementing the synchronized processing capabilities of Spark. DeepSpark is an on-going project, and the current release is available at http://deepspark.snu.ac.kr.","language":"en","note":"arXiv:1602.08191 [cs]","number":"arXiv:1602.08191","publisher":"arXiv","source":"arXiv.org","title":"DeepSpark: A Spark-Based Distributed Deep Learning Framework for Commodity Clusters","title-short":"DeepSpark","URL":"http://arxiv.org/abs/1602.08191","author":[{"family":"Kim","given":"Hanjoo"},{"family":"Park","given":"Jaehong"},{"family":"Jang","given":"Jaehee"},{"family":"Yoon","given":"Sungroh"}],"accessed":{"date-parts":[["2024",9,21]]},"issued":{"date-parts":[["2016",9,30]]}}}],"schema":"https://github.com/citation-style-language/schema/raw/master/csl-citation.json"} </w:instrText>
      </w:r>
      <w:r w:rsidR="005D693B">
        <w:fldChar w:fldCharType="separate"/>
      </w:r>
      <w:r w:rsidR="005D693B">
        <w:rPr>
          <w:noProof/>
        </w:rPr>
        <w:t>(Kim et al., 2016)</w:t>
      </w:r>
      <w:r w:rsidR="005D693B">
        <w:fldChar w:fldCharType="end"/>
      </w:r>
      <w:r w:rsidR="00D503F2">
        <w:t>.</w:t>
      </w:r>
    </w:p>
    <w:p w14:paraId="015DE0F9" w14:textId="19134E0A" w:rsidR="00CE1F45" w:rsidRDefault="008C449B" w:rsidP="00505FAF">
      <w:pPr>
        <w:jc w:val="both"/>
      </w:pPr>
      <w:r>
        <w:t xml:space="preserve">Another example of Spark being used to speed up the training of NN is outlined by Moritz et al., namely </w:t>
      </w:r>
      <w:proofErr w:type="spellStart"/>
      <w:r>
        <w:t>SparkNet</w:t>
      </w:r>
      <w:proofErr w:type="spellEnd"/>
      <w:r>
        <w:t xml:space="preserve">.  </w:t>
      </w:r>
      <w:r w:rsidR="00CE1F45">
        <w:fldChar w:fldCharType="begin"/>
      </w:r>
      <w:r w:rsidR="00CE1F45">
        <w:instrText xml:space="preserve"> ADDIN ZOTERO_ITEM CSL_CITATION {"citationID":"yAaYSr3K","properties":{"formattedCitation":"(Moritz et al., 2016)","plainCitation":"(Moritz et al., 2016)","noteIndex":0},"citationItems":[{"id":1284,"uris":["http://zotero.org/users/8511407/items/PPWWEVH5"],"itemData":{"id":1284,"type":"article","abstract":"Training deep networks is a time-consuming process, with networks for object recognition often requiring multiple days to train. For this reason, leveraging the resources of a cluster to speed up training is an important area of work. However, widely-popular batch-processing computational frameworks like MapReduce and Spark were not designed to support the asynchronous and communication-intensive workloads of existing distributed deep learning systems. We introduce SparkNet, a framework for training deep networks in Spark. Our implementation includes a convenient interface for reading data from Spark RDDs, a Scala interface to the Caffe deep learning framework, and a lightweight multidimensional tensor library. Using a simple parallelization scheme for stochastic gradient descent, SparkNet scales well with the cluster size and tolerates very high-latency communication. Furthermore, it is easy to deploy and use with no parameter tuning, and it is compatible with existing Caffe models. We quantify the dependence of the speedup obtained by SparkNet on the number of machines, the communication frequency, and the cluster’s communication overhead, and we benchmark our system’s performance on the ImageNet dataset.","language":"en","note":"arXiv:1511.06051 [cs, math, stat]","number":"arXiv:1511.06051","publisher":"arXiv","source":"arXiv.org","title":"SparkNet: Training Deep Networks in Spark","title-short":"SparkNet","URL":"http://arxiv.org/abs/1511.06051","author":[{"family":"Moritz","given":"Philipp"},{"family":"Nishihara","given":"Robert"},{"family":"Stoica","given":"Ion"},{"family":"Jordan","given":"Michael I."}],"accessed":{"date-parts":[["2024",9,21]]},"issued":{"date-parts":[["2016",2,28]]}}}],"schema":"https://github.com/citation-style-language/schema/raw/master/csl-citation.json"} </w:instrText>
      </w:r>
      <w:r w:rsidR="00CE1F45">
        <w:fldChar w:fldCharType="separate"/>
      </w:r>
      <w:r w:rsidR="00CE1F45">
        <w:rPr>
          <w:noProof/>
        </w:rPr>
        <w:t>(Moritz et al., 2016)</w:t>
      </w:r>
      <w:r w:rsidR="00CE1F45">
        <w:fldChar w:fldCharType="end"/>
      </w:r>
    </w:p>
    <w:p w14:paraId="23458EDA" w14:textId="4C8A17C8" w:rsidR="00077775" w:rsidRDefault="00CF2DED" w:rsidP="00505FAF">
      <w:pPr>
        <w:jc w:val="both"/>
      </w:pPr>
      <w:proofErr w:type="spellStart"/>
      <w:r>
        <w:t>Versaci</w:t>
      </w:r>
      <w:proofErr w:type="spellEnd"/>
      <w:r>
        <w:t xml:space="preserve"> et al. propose an image classification algorithm using a Cassandra database solution. Cassand</w:t>
      </w:r>
      <w:r w:rsidR="00C41EE6">
        <w:t>r</w:t>
      </w:r>
      <w:r>
        <w:t>a DB is a highly scalable</w:t>
      </w:r>
      <w:r w:rsidR="0094062B">
        <w:t>, distributed framework for handling large datasets in commercial and academic settings</w:t>
      </w:r>
      <w:r w:rsidR="00C41EE6">
        <w:t>. The</w:t>
      </w:r>
      <w:r w:rsidR="0094062B">
        <w:t xml:space="preserve"> </w:t>
      </w:r>
      <w:r w:rsidR="00C41EE6">
        <w:t xml:space="preserve">architecture for the reading in and pre-processing can be seen in Figure BB. It was noted that both the data loader and server. The updated parameters calculated during backpropagation </w:t>
      </w:r>
      <w:r w:rsidR="000C5398">
        <w:t xml:space="preserve">are gathered from each local mini-batch and consolidated into overall global weights. A mirrored strategy was adopted, whereby the consolidated parameters are kept on each of the working servers. </w:t>
      </w:r>
      <w:r w:rsidR="00C41EE6">
        <w:t xml:space="preserve"> </w:t>
      </w:r>
      <w:r w:rsidR="00B023E2">
        <w:t>This currently has not been applied to TensorFlow, however it is a promising step in the right direction for combining DL and BD</w:t>
      </w:r>
      <w:r w:rsidR="00077775">
        <w:fldChar w:fldCharType="begin"/>
      </w:r>
      <w:r w:rsidR="00077775">
        <w:instrText xml:space="preserve"> ADDIN ZOTERO_ITEM CSL_CITATION {"citationID":"pcpUHfV2","properties":{"formattedCitation":"(Versaci and Busonera, 2021)","plainCitation":"(Versaci and Busonera, 2021)","noteIndex":0},"citationItems":[{"id":1290,"uris":["http://zotero.org/users/8511407/items/S2MXAE56"],"itemData":{"id":1290,"type":"paper-conference","abstract":"Deep learning (DL) algorithms require, to be fully effective, harvesting an increasingly large amount of data. These data, typically organized as millions of small files, stress filesystems and are difficult to manage. In fact, despite the huge development of DL tools and specialized hardware, data loading pipeline for DL still lacks behind in ease of use, standardization and scalability.","container-title":"2021 IEEE International Conference on Big Data (Big Data)","DOI":"10.1109/BigData52589.2021.9672005","event-place":"Orlando, FL, USA","event-title":"2021 IEEE International Conference on Big Data (Big Data)","ISBN":"978-1-66543-902-2","language":"en","license":"https://ieeexplore.ieee.org/Xplorehelp/downloads/license-information/IEEE.html","page":"5301-5310","publisher":"IEEE","publisher-place":"Orlando, FL, USA","source":"DOI.org (Crossref)","title":"Scaling deep learning data management with Cassandra DB","URL":"https://ieeexplore.ieee.org/document/9672005/","author":[{"family":"Versaci","given":"Francesco"},{"family":"Busonera","given":"Giovanni"}],"accessed":{"date-parts":[["2024",9,26]]},"issued":{"date-parts":[["2021",12,15]]}}}],"schema":"https://github.com/citation-style-language/schema/raw/master/csl-citation.json"} </w:instrText>
      </w:r>
      <w:r w:rsidR="00077775">
        <w:fldChar w:fldCharType="separate"/>
      </w:r>
      <w:r w:rsidR="00077775">
        <w:rPr>
          <w:noProof/>
        </w:rPr>
        <w:t>(</w:t>
      </w:r>
      <w:proofErr w:type="spellStart"/>
      <w:r w:rsidR="00077775">
        <w:rPr>
          <w:noProof/>
        </w:rPr>
        <w:t>Versaci</w:t>
      </w:r>
      <w:proofErr w:type="spellEnd"/>
      <w:r w:rsidR="00077775">
        <w:rPr>
          <w:noProof/>
        </w:rPr>
        <w:t xml:space="preserve"> and Busonera, 2021)</w:t>
      </w:r>
      <w:r w:rsidR="00077775">
        <w:fldChar w:fldCharType="end"/>
      </w:r>
      <w:r w:rsidR="00B023E2">
        <w:t xml:space="preserve">. </w:t>
      </w:r>
    </w:p>
    <w:p w14:paraId="68BF2F11" w14:textId="08926750" w:rsidR="00B023E2" w:rsidRDefault="00772B24" w:rsidP="00505FAF">
      <w:pPr>
        <w:jc w:val="both"/>
      </w:pPr>
      <w:r>
        <w:t xml:space="preserve">Singh et al. commented on the poor performance of MapReduce with iterative ML algorithms such as K-Means clustering. This is one of the reasons why MapReduce was not explored in the coded example of this work as ANN are also iterative </w:t>
      </w:r>
      <w:r>
        <w:fldChar w:fldCharType="begin"/>
      </w:r>
      <w:r>
        <w:instrText xml:space="preserve"> ADDIN ZOTERO_ITEM CSL_CITATION {"citationID":"3wyPhrpS","properties":{"formattedCitation":"(Singh and Reddy, 2015)","plainCitation":"(Singh and Reddy, 2015)","noteIndex":0},"citationItems":[{"id":1265,"uris":["http://zotero.org/users/8511407/items/BS6XFHKS"],"itemData":{"id":1265,"type":"article-journal","abstract":"The primary purpose of this paper is to provide an in-depth analysis of different platforms available for performing big data analytics. This paper surveys different hardware platforms available for big data analytics and assesses the advantages and drawbacks of each of these platforms based on various metrics such as scalability, data I/O rate, fault tolerance, real-time processing, data size supported and iterative task support. In addition to the hardware, a detailed description of the software frameworks used within each of these platforms is also discussed along with their strengths and drawbacks. Some of the critical characteristics described here can potentially aid the readers in making an informed decision about the right choice of platforms depending on their computational needs. Using a star ratings table, a rigorous qualitative comparison between different platforms is also discussed for each of the six characteristics that are critical for the algorithms of big data analytics. In order to provide more insights into the effectiveness of each of the platform in the context of big data analytics, specific implementation level details of the widely used k-means clustering algorithm on various platforms are also described in the form pseudocode.","container-title":"Journal of Big Data","DOI":"10.1186/s40537-014-0008-6","ISSN":"2196-1115","issue":"1","journalAbbreviation":"Journal of Big Data","language":"en","page":"8","source":"DOI.org (Crossref)","title":"A survey on platforms for big data analytics","volume":"2","author":[{"family":"Singh","given":"Dilpreet"},{"family":"Reddy","given":"Chandan K"}],"issued":{"date-parts":[["2015",12]]}}}],"schema":"https://github.com/citation-style-language/schema/raw/master/csl-citation.json"} </w:instrText>
      </w:r>
      <w:r>
        <w:fldChar w:fldCharType="separate"/>
      </w:r>
      <w:r>
        <w:rPr>
          <w:noProof/>
        </w:rPr>
        <w:t>(Singh and Reddy, 2015)</w:t>
      </w:r>
      <w:r>
        <w:fldChar w:fldCharType="end"/>
      </w:r>
      <w:r>
        <w:t xml:space="preserve">. Zakir et al. mirror this sentiment and praise Apache Sparks ability to handle iterative algorithms better </w:t>
      </w:r>
      <w:r>
        <w:fldChar w:fldCharType="begin"/>
      </w:r>
      <w:r>
        <w:instrText xml:space="preserve"> ADDIN ZOTERO_ITEM CSL_CITATION {"citationID":"Eq1jf5ta","properties":{"formattedCitation":"(Zakir and Seymour, 2015)","plainCitation":"(Zakir and Seymour, 2015)","noteIndex":0},"citationItems":[{"id":1267,"uris":["http://zotero.org/users/8511407/items/FPKX7FCQ"],"itemData":{"id":1267,"type":"article-journal","abstract":"Today Big Data draws a lot of attention in the IT world. The rapid rise of the Internet and the digital economy has fuelled an exponential growth in demand for data storage and analytics, and IT department are facing tremendous challenge in protecting and analyzing these increased volumes of information. The reason organizations are collecting and storing more data than ever before is because their business depends on it. The type of information being created is no more traditional database-driven data referred to as structured data rather it is data that include documents, images, audio, video, and social media contents known as unstructured data or Big Data. Big Data Analytics is a way of extracting value from these huge volumes of information, and it drives new market opportunities and maximizes customer retention. This paper primarily focuses on discussing the various technologies that work together as a Big Data Analytics system that can help predict future volumes, gain insights, take proactive actions, and give way to better strategic decision-making. Further this paper analyzes the adoption, usage and impact of big data analytics to the business value of an enterprise to improve its competitive advantage using a set of data algorithms for large data sets such as Hadoop and MapReduce.","container-title":"Issues In Information Systems","DOI":"10.48009/2_iis_2015_81-90","ISSN":"15297314","journalAbbreviation":"IIS","language":"en","source":"DOI.org (Crossref)","title":"BIG DATA ANALYTICS","URL":"https://iacis.org/iis/2015/2_iis_2015_81-90.pdf","author":[{"family":"Zakir","given":"Jasmine"},{"family":"Seymour","given":"Tom"}],"accessed":{"date-parts":[["2024",9,14]]},"issued":{"date-parts":[["2015"]]}}}],"schema":"https://github.com/citation-style-language/schema/raw/master/csl-citation.json"} </w:instrText>
      </w:r>
      <w:r>
        <w:fldChar w:fldCharType="separate"/>
      </w:r>
      <w:r>
        <w:rPr>
          <w:noProof/>
        </w:rPr>
        <w:t>(Zakir and Seymour, 2015)</w:t>
      </w:r>
      <w:r>
        <w:fldChar w:fldCharType="end"/>
      </w:r>
    </w:p>
    <w:p w14:paraId="72A38F8E" w14:textId="5D532586" w:rsidR="009E4DBE" w:rsidRDefault="00147AB6" w:rsidP="00505FAF">
      <w:pPr>
        <w:jc w:val="both"/>
      </w:pPr>
      <w:proofErr w:type="spellStart"/>
      <w:r>
        <w:t>LeChun</w:t>
      </w:r>
      <w:proofErr w:type="spellEnd"/>
      <w:r>
        <w:t xml:space="preserve"> et al. comment on the likely move towards</w:t>
      </w:r>
      <w:r w:rsidR="00704F81">
        <w:t xml:space="preserve"> unsupervised deep learning in the coming years. Unsupervised data makes up much of the </w:t>
      </w:r>
      <w:r w:rsidR="009E4DBE">
        <w:t xml:space="preserve">big data available and so these two fields need </w:t>
      </w:r>
      <w:r w:rsidR="00A4165B">
        <w:t>to</w:t>
      </w:r>
      <w:r w:rsidR="009E4DBE">
        <w:t xml:space="preserve"> work together to create models using this form of data. They also make note of the applications in reinforcement learning which will likely be explored </w:t>
      </w:r>
      <w:r w:rsidR="009E4DBE">
        <w:fldChar w:fldCharType="begin"/>
      </w:r>
      <w:r w:rsidR="009E4DBE">
        <w:instrText xml:space="preserve"> ADDIN ZOTERO_ITEM CSL_CITATION {"citationID":"bvgMpTPa","properties":{"formattedCitation":"(LeCun et al., 2015)","plainCitation":"(LeCun et al., 2015)","noteIndex":0},"citationItems":[{"id":1292,"uris":["http://zotero.org/users/8511407/items/IDRTRZBM"],"itemData":{"id":1292,"type":"article-journal","container-title":"Nature","DOI":"10.1038/nature14539","ISSN":"0028-0836, 1476-4687","issue":"7553","journalAbbreviation":"Nature","language":"en","page":"436-444","source":"DOI.org (Crossref)","title":"Deep learning","volume":"521","author":[{"family":"LeCun","given":"Yann"},{"family":"Bengio","given":"Yoshua"},{"family":"Hinton","given":"Geoffrey"}],"issued":{"date-parts":[["2015",5,28]]}}}],"schema":"https://github.com/citation-style-language/schema/raw/master/csl-citation.json"} </w:instrText>
      </w:r>
      <w:r w:rsidR="009E4DBE">
        <w:fldChar w:fldCharType="separate"/>
      </w:r>
      <w:r w:rsidR="009E4DBE">
        <w:rPr>
          <w:noProof/>
        </w:rPr>
        <w:t>(LeCun et al., 2015)</w:t>
      </w:r>
      <w:r w:rsidR="009E4DBE">
        <w:fldChar w:fldCharType="end"/>
      </w:r>
    </w:p>
    <w:p w14:paraId="37D6B051" w14:textId="0935DE73" w:rsidR="00077775" w:rsidRPr="00FB785A" w:rsidRDefault="00704F81" w:rsidP="00505FAF">
      <w:pPr>
        <w:jc w:val="both"/>
      </w:pPr>
      <w:r>
        <w:t xml:space="preserve"> </w:t>
      </w:r>
    </w:p>
    <w:p w14:paraId="216889EB" w14:textId="103E9551" w:rsidR="0094062B" w:rsidRDefault="0094062B" w:rsidP="007E2213">
      <w:pPr>
        <w:jc w:val="both"/>
      </w:pPr>
      <w:r>
        <w:rPr>
          <w:noProof/>
        </w:rPr>
        <w:drawing>
          <wp:anchor distT="0" distB="0" distL="114300" distR="114300" simplePos="0" relativeHeight="251660800" behindDoc="1" locked="0" layoutInCell="1" allowOverlap="1" wp14:anchorId="4592BD4B" wp14:editId="518DA178">
            <wp:simplePos x="0" y="0"/>
            <wp:positionH relativeFrom="column">
              <wp:posOffset>530860</wp:posOffset>
            </wp:positionH>
            <wp:positionV relativeFrom="paragraph">
              <wp:posOffset>218</wp:posOffset>
            </wp:positionV>
            <wp:extent cx="1856105" cy="1840230"/>
            <wp:effectExtent l="0" t="0" r="0" b="1270"/>
            <wp:wrapTight wrapText="bothSides">
              <wp:wrapPolygon edited="0">
                <wp:start x="0" y="0"/>
                <wp:lineTo x="0" y="21466"/>
                <wp:lineTo x="21430" y="21466"/>
                <wp:lineTo x="21430" y="0"/>
                <wp:lineTo x="0" y="0"/>
              </wp:wrapPolygon>
            </wp:wrapTight>
            <wp:docPr id="4" name="Picture 4" descr="A diagram of a data processing process&#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4" name="Picture 4" descr="A diagram of a data processing process&#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856105" cy="1840230"/>
                    </a:xfrm>
                    <a:prstGeom prst="rect">
                      <a:avLst/>
                    </a:prstGeom>
                  </pic:spPr>
                </pic:pic>
              </a:graphicData>
            </a:graphic>
            <wp14:sizeRelH relativeFrom="page">
              <wp14:pctWidth>0%</wp14:pctWidth>
            </wp14:sizeRelH>
            <wp14:sizeRelV relativeFrom="page">
              <wp14:pctHeight>0%</wp14:pctHeight>
            </wp14:sizeRelV>
          </wp:anchor>
        </w:drawing>
      </w:r>
    </w:p>
    <w:p w14:paraId="39785343" w14:textId="0FA98577" w:rsidR="0094062B" w:rsidRDefault="0094062B" w:rsidP="007E2213">
      <w:pPr>
        <w:jc w:val="both"/>
      </w:pPr>
    </w:p>
    <w:p w14:paraId="372E15B7" w14:textId="41E884E1" w:rsidR="0094062B" w:rsidRDefault="0094062B" w:rsidP="007E2213">
      <w:pPr>
        <w:jc w:val="both"/>
      </w:pPr>
    </w:p>
    <w:p w14:paraId="75E810CE" w14:textId="77777777" w:rsidR="0094062B" w:rsidRDefault="0094062B" w:rsidP="007E2213">
      <w:pPr>
        <w:jc w:val="both"/>
      </w:pPr>
    </w:p>
    <w:p w14:paraId="51BB7FCC" w14:textId="77777777" w:rsidR="0094062B" w:rsidRDefault="0094062B" w:rsidP="007E2213">
      <w:pPr>
        <w:jc w:val="both"/>
      </w:pPr>
    </w:p>
    <w:p w14:paraId="457F75B3" w14:textId="77777777" w:rsidR="0094062B" w:rsidRDefault="0094062B" w:rsidP="007E2213">
      <w:pPr>
        <w:jc w:val="both"/>
      </w:pPr>
    </w:p>
    <w:p w14:paraId="1F9F2D71" w14:textId="77777777" w:rsidR="0094062B" w:rsidRDefault="0094062B" w:rsidP="007E2213">
      <w:pPr>
        <w:jc w:val="both"/>
      </w:pPr>
    </w:p>
    <w:p w14:paraId="49F58FBE" w14:textId="77777777" w:rsidR="0094062B" w:rsidRDefault="0094062B" w:rsidP="007E2213">
      <w:pPr>
        <w:jc w:val="both"/>
      </w:pPr>
    </w:p>
    <w:p w14:paraId="2B69222E" w14:textId="77777777" w:rsidR="0094062B" w:rsidRDefault="0094062B" w:rsidP="007E2213">
      <w:pPr>
        <w:jc w:val="both"/>
      </w:pPr>
    </w:p>
    <w:p w14:paraId="50EEE987" w14:textId="77777777" w:rsidR="0094062B" w:rsidRDefault="0094062B" w:rsidP="007E2213">
      <w:pPr>
        <w:jc w:val="both"/>
      </w:pPr>
    </w:p>
    <w:p w14:paraId="26F81FEB" w14:textId="77777777" w:rsidR="0094062B" w:rsidRDefault="0094062B" w:rsidP="007E2213">
      <w:pPr>
        <w:jc w:val="both"/>
      </w:pPr>
    </w:p>
    <w:p w14:paraId="42B88F1E" w14:textId="77777777" w:rsidR="0094062B" w:rsidRDefault="0094062B" w:rsidP="007E2213">
      <w:pPr>
        <w:jc w:val="both"/>
      </w:pPr>
    </w:p>
    <w:p w14:paraId="578E9404" w14:textId="77777777" w:rsidR="0094062B" w:rsidRDefault="0094062B" w:rsidP="007E2213">
      <w:pPr>
        <w:jc w:val="both"/>
      </w:pPr>
    </w:p>
    <w:p w14:paraId="21F0E227" w14:textId="189244E5" w:rsidR="0094062B" w:rsidRPr="0094062B" w:rsidRDefault="0094062B" w:rsidP="0094062B">
      <w:pPr>
        <w:rPr>
          <w:i/>
          <w:iCs/>
          <w:sz w:val="16"/>
          <w:szCs w:val="16"/>
        </w:rPr>
      </w:pPr>
      <w:r>
        <w:rPr>
          <w:i/>
          <w:iCs/>
          <w:sz w:val="16"/>
          <w:szCs w:val="16"/>
        </w:rPr>
        <w:t>Figure BB: The</w:t>
      </w:r>
      <w:r w:rsidR="00C41EE6">
        <w:rPr>
          <w:i/>
          <w:iCs/>
          <w:sz w:val="16"/>
          <w:szCs w:val="16"/>
        </w:rPr>
        <w:t xml:space="preserve"> Cassandra DB</w:t>
      </w:r>
      <w:r>
        <w:rPr>
          <w:i/>
          <w:iCs/>
          <w:sz w:val="16"/>
          <w:szCs w:val="16"/>
        </w:rPr>
        <w:t xml:space="preserve"> workflow </w:t>
      </w:r>
      <w:r w:rsidR="00C41EE6">
        <w:rPr>
          <w:i/>
          <w:iCs/>
          <w:sz w:val="16"/>
          <w:szCs w:val="16"/>
        </w:rPr>
        <w:t xml:space="preserve">proposed by </w:t>
      </w:r>
      <w:proofErr w:type="spellStart"/>
      <w:r w:rsidR="00C41EE6">
        <w:rPr>
          <w:i/>
          <w:iCs/>
          <w:sz w:val="16"/>
          <w:szCs w:val="16"/>
        </w:rPr>
        <w:t>Versaci</w:t>
      </w:r>
      <w:proofErr w:type="spellEnd"/>
      <w:r w:rsidR="00C41EE6">
        <w:rPr>
          <w:i/>
          <w:iCs/>
          <w:sz w:val="16"/>
          <w:szCs w:val="16"/>
        </w:rPr>
        <w:t xml:space="preserve"> et al. </w:t>
      </w:r>
      <w:r w:rsidR="00C41EE6">
        <w:rPr>
          <w:i/>
          <w:iCs/>
          <w:sz w:val="16"/>
          <w:szCs w:val="16"/>
        </w:rPr>
        <w:fldChar w:fldCharType="begin"/>
      </w:r>
      <w:r w:rsidR="00C41EE6">
        <w:rPr>
          <w:i/>
          <w:iCs/>
          <w:sz w:val="16"/>
          <w:szCs w:val="16"/>
        </w:rPr>
        <w:instrText xml:space="preserve"> ADDIN ZOTERO_ITEM CSL_CITATION {"citationID":"GrfqDIPG","properties":{"formattedCitation":"(Versaci and Busonera, 2021)","plainCitation":"(Versaci and Busonera, 2021)","noteIndex":0},"citationItems":[{"id":1290,"uris":["http://zotero.org/users/8511407/items/S2MXAE56"],"itemData":{"id":1290,"type":"paper-conference","abstract":"Deep learning (DL) algorithms require, to be fully effective, harvesting an increasingly large amount of data. These data, typically organized as millions of small files, stress filesystems and are difficult to manage. In fact, despite the huge development of DL tools and specialized hardware, data loading pipeline for DL still lacks behind in ease of use, standardization and scalability.","container-title":"2021 IEEE International Conference on Big Data (Big Data)","DOI":"10.1109/BigData52589.2021.9672005","event-place":"Orlando, FL, USA","event-title":"2021 IEEE International Conference on Big Data (Big Data)","ISBN":"978-1-66543-902-2","language":"en","license":"https://ieeexplore.ieee.org/Xplorehelp/downloads/license-information/IEEE.html","page":"5301-5310","publisher":"IEEE","publisher-place":"Orlando, FL, USA","source":"DOI.org (Crossref)","title":"Scaling deep learning data management with Cassandra DB","URL":"https://ieeexplore.ieee.org/document/9672005/","author":[{"family":"Versaci","given":"Francesco"},{"family":"Busonera","given":"Giovanni"}],"accessed":{"date-parts":[["2024",9,26]]},"issued":{"date-parts":[["2021",12,15]]}}}],"schema":"https://github.com/citation-style-language/schema/raw/master/csl-citation.json"} </w:instrText>
      </w:r>
      <w:r w:rsidR="00C41EE6">
        <w:rPr>
          <w:i/>
          <w:iCs/>
          <w:sz w:val="16"/>
          <w:szCs w:val="16"/>
        </w:rPr>
        <w:fldChar w:fldCharType="separate"/>
      </w:r>
      <w:r w:rsidR="00C41EE6">
        <w:rPr>
          <w:i/>
          <w:iCs/>
          <w:noProof/>
          <w:sz w:val="16"/>
          <w:szCs w:val="16"/>
        </w:rPr>
        <w:t>(Versaci and Busonera, 2021)</w:t>
      </w:r>
      <w:r w:rsidR="00C41EE6">
        <w:rPr>
          <w:i/>
          <w:iCs/>
          <w:sz w:val="16"/>
          <w:szCs w:val="16"/>
        </w:rPr>
        <w:fldChar w:fldCharType="end"/>
      </w:r>
    </w:p>
    <w:p w14:paraId="432F86F2" w14:textId="3BCF108D" w:rsidR="004E5091" w:rsidRDefault="00733033" w:rsidP="007E2213">
      <w:pPr>
        <w:jc w:val="both"/>
      </w:pPr>
      <w:r>
        <w:t xml:space="preserve">An additional level of complexity to be added to an algorithm is a dataset containing time series data. </w:t>
      </w:r>
      <w:proofErr w:type="spellStart"/>
      <w:r>
        <w:t>Lv</w:t>
      </w:r>
      <w:proofErr w:type="spellEnd"/>
      <w:r>
        <w:t xml:space="preserve"> et al. published preliminary work on collecting real-time traffic data and using it to predict the future state of traffic on the same roads. Stacked Autoencoders were used</w:t>
      </w:r>
      <w:r w:rsidR="00801F34">
        <w:t xml:space="preserve">, where the output becomes the input in the next loop. The researchers noted it performed well in medium and heavy traffic but poorly in light traffic </w:t>
      </w:r>
      <w:r w:rsidR="00801F34">
        <w:lastRenderedPageBreak/>
        <w:fldChar w:fldCharType="begin"/>
      </w:r>
      <w:r w:rsidR="00801F34">
        <w:instrText xml:space="preserve"> ADDIN ZOTERO_ITEM CSL_CITATION {"citationID":"O1MyEofF","properties":{"formattedCitation":"(Lv et al., 2014)","plainCitation":"(Lv et al., 2014)","noteIndex":0},"citationItems":[{"id":1300,"uris":["http://zotero.org/users/8511407/items/NTTF93PE"],"itemData":{"id":1300,"type":"article-journal","container-title":"IEEE Transactions on Intelligent Transportation Systems","DOI":"10.1109/TITS.2014.2345663","ISSN":"1524-9050, 1558-0016","journalAbbreviation":"IEEE Trans. Intell. Transport. Syst.","language":"en","license":"https://ieeexplore.ieee.org/Xplorehelp/downloads/license-information/IEEE.html","page":"1-9","source":"DOI.org (Crossref)","title":"Traffic Flow Prediction With Big Data: A Deep Learning Approach","title-short":"Traffic Flow Prediction With Big Data","author":[{"family":"Lv","given":"Yisheng"},{"family":"Duan","given":"Yanjie"},{"family":"Kang","given":"Wenwen"},{"family":"Li","given":"Zhengxi"},{"family":"Wang","given":"Fei-Yue"}],"issued":{"date-parts":[["2014"]]}}}],"schema":"https://github.com/citation-style-language/schema/raw/master/csl-citation.json"} </w:instrText>
      </w:r>
      <w:r w:rsidR="00801F34">
        <w:fldChar w:fldCharType="separate"/>
      </w:r>
      <w:r w:rsidR="00801F34">
        <w:rPr>
          <w:noProof/>
        </w:rPr>
        <w:t>(Lv et al., 2014)</w:t>
      </w:r>
      <w:r w:rsidR="00801F34">
        <w:fldChar w:fldCharType="end"/>
      </w:r>
      <w:r w:rsidR="00801F34">
        <w:t xml:space="preserve">. </w:t>
      </w:r>
      <w:proofErr w:type="spellStart"/>
      <w:r w:rsidR="00801F34" w:rsidRPr="00801F34">
        <w:t>DeepTFP</w:t>
      </w:r>
      <w:proofErr w:type="spellEnd"/>
      <w:r w:rsidR="00801F34">
        <w:t>, another traffic predictor, predicted the traffic much more accurately tha</w:t>
      </w:r>
      <w:r w:rsidR="00DF6597">
        <w:t>n</w:t>
      </w:r>
      <w:r w:rsidR="00801F34">
        <w:t xml:space="preserve"> ARIMA</w:t>
      </w:r>
      <w:r w:rsidR="00DF6597">
        <w:t xml:space="preserve"> when comparing the RSME </w:t>
      </w:r>
      <w:r w:rsidR="00DF6597">
        <w:fldChar w:fldCharType="begin"/>
      </w:r>
      <w:r w:rsidR="00DF6597">
        <w:instrText xml:space="preserve"> ADDIN ZOTERO_ITEM CSL_CITATION {"citationID":"OQQvoGY5","properties":{"formattedCitation":"(Chen et al., 2017)","plainCitation":"(Chen et al., 2017)","noteIndex":0},"citationItems":[{"id":1298,"uris":["http://zotero.org/users/8511407/items/GDLZIWWP"],"itemData":{"id":1298,"type":"paper-conference","abstract":"This paper presents a deep learning based time series model to predict the trafﬁc ﬂow of transportation systems, DeepTFP, which exploits the effectiveness of time series function in analyzing sequence data and deep learning in extracting trafﬁc ﬂow features. Accurate and timely prediction on the future trafﬁc ﬂow is strongly needed by individual travelers, public transport, and transport planning. Over the last few years, with the exploding of trafﬁc data, various big data analytics based methods have been proposed to predict the trafﬁc ﬂow. However, it is hard to provide timely prediction by processing real-time trafﬁc data. This paper proposes DeepTFP, which conducts the prediction with a time series function which considers the spatial and temporal correlations of trafﬁc data to track the changes of trafﬁc ﬂow, and DeepTFP uses deep learning to extract the feature of trafﬁc data as the basis of the time series function. Contrast experiments are used to demonstrate the performance of the proposed model.","container-title":"2017 IEEE Conference on Computer Communications Workshops (INFOCOM WKSHPS)","DOI":"10.1109/INFCOMW.2017.8116535","event-place":"Atlanta, GA","event-title":"2017 IEEE Conference on Computer Communications: Workshops (INFOCOM WKSHPS)","ISBN":"978-1-5386-2784-6","language":"en","page":"1010-1011","publisher":"IEEE","publisher-place":"Atlanta, GA","source":"DOI.org (Crossref)","title":"Poster abstract: Traffic flow prediction with big data: A deep learning based time series model","title-short":"Poster abstract","URL":"http://ieeexplore.ieee.org/document/8116535/","author":[{"family":"Chen","given":"Yuanfang"},{"family":"Shu","given":"Lei"},{"family":"Wang","given":"Lei"}],"accessed":{"date-parts":[["2024",9,26]]},"issued":{"date-parts":[["2017",5]]}}}],"schema":"https://github.com/citation-style-language/schema/raw/master/csl-citation.json"} </w:instrText>
      </w:r>
      <w:r w:rsidR="00DF6597">
        <w:fldChar w:fldCharType="separate"/>
      </w:r>
      <w:r w:rsidR="00DF6597">
        <w:rPr>
          <w:noProof/>
        </w:rPr>
        <w:t>(Chen et al., 2017)</w:t>
      </w:r>
      <w:r w:rsidR="00DF6597">
        <w:fldChar w:fldCharType="end"/>
      </w:r>
      <w:r w:rsidR="00DF6597">
        <w:t>.</w:t>
      </w:r>
    </w:p>
    <w:p w14:paraId="11BABACE" w14:textId="7E23F364" w:rsidR="00DF6597" w:rsidRDefault="00DF6597" w:rsidP="007E2213">
      <w:pPr>
        <w:jc w:val="both"/>
      </w:pPr>
      <w:r>
        <w:t xml:space="preserve">Another source of BD to consider is the </w:t>
      </w:r>
      <w:r w:rsidR="00FF1568">
        <w:t>I</w:t>
      </w:r>
      <w:r>
        <w:t xml:space="preserve">nternet of Things, IoT. IoT </w:t>
      </w:r>
      <w:r w:rsidR="00842011">
        <w:t xml:space="preserve">systems </w:t>
      </w:r>
      <w:r>
        <w:t>produce</w:t>
      </w:r>
      <w:r w:rsidR="00842011">
        <w:t xml:space="preserve"> </w:t>
      </w:r>
      <w:r>
        <w:t xml:space="preserve">a huge amount of sensor data </w:t>
      </w:r>
      <w:r w:rsidR="00A6252B">
        <w:t xml:space="preserve">and </w:t>
      </w:r>
      <w:r>
        <w:t>streaming data</w:t>
      </w:r>
      <w:r w:rsidR="00A6252B">
        <w:t xml:space="preserve"> that</w:t>
      </w:r>
      <w:r>
        <w:t xml:space="preserve"> </w:t>
      </w:r>
      <w:r w:rsidR="00A6252B">
        <w:t>are</w:t>
      </w:r>
      <w:r>
        <w:t xml:space="preserve"> collected at regular intervals giving the datasets a characteristic serial element. </w:t>
      </w:r>
      <w:r w:rsidR="00A6252B">
        <w:t>The review comments on the various DL frameworks, such as TensorFlow and Torch, that work well with IoT-style data</w:t>
      </w:r>
      <w:r w:rsidR="001D02ED">
        <w:t xml:space="preserve"> and can incorporate Hadoop file storage and management</w:t>
      </w:r>
      <w:r w:rsidR="00A6252B">
        <w:t>. They note the suitability of RNNs</w:t>
      </w:r>
      <w:r w:rsidR="001D02ED">
        <w:t xml:space="preserve">, specifically LSTM, </w:t>
      </w:r>
      <w:r w:rsidR="00A6252B">
        <w:t>with serial data and how they can prov</w:t>
      </w:r>
      <w:r w:rsidR="00A51949">
        <w:t>i</w:t>
      </w:r>
      <w:r w:rsidR="00A6252B">
        <w:t xml:space="preserve">de better models compared to </w:t>
      </w:r>
      <w:r w:rsidR="00A51949">
        <w:t>ANNs</w:t>
      </w:r>
      <w:r w:rsidR="001D02ED">
        <w:t>. The authors observe the lack of technolog</w:t>
      </w:r>
      <w:r w:rsidR="00A71DD7">
        <w:t>y</w:t>
      </w:r>
      <w:r w:rsidR="001D02ED">
        <w:t xml:space="preserve"> to </w:t>
      </w:r>
      <w:r w:rsidR="00A71DD7">
        <w:t>handle real-time data, for which the</w:t>
      </w:r>
      <w:r w:rsidR="000C73E6">
        <w:t>y</w:t>
      </w:r>
      <w:r w:rsidR="00A71DD7">
        <w:t xml:space="preserve"> propose </w:t>
      </w:r>
      <w:r w:rsidR="000C73E6">
        <w:t>using</w:t>
      </w:r>
      <w:r w:rsidR="00A71DD7">
        <w:t xml:space="preserve"> the Chainer framework. Chainer is designed to </w:t>
      </w:r>
      <w:r w:rsidR="000C73E6">
        <w:t>be updated dynamically and is optimized in a define</w:t>
      </w:r>
      <w:r w:rsidR="00122E12">
        <w:t>d</w:t>
      </w:r>
      <w:r w:rsidR="000C73E6">
        <w:t xml:space="preserve">-by-run manner. The noisy, </w:t>
      </w:r>
      <w:r w:rsidR="00122E12">
        <w:t>unlabeled</w:t>
      </w:r>
      <w:r w:rsidR="000C73E6">
        <w:t xml:space="preserve"> and varying formats of IoT data w</w:t>
      </w:r>
      <w:r w:rsidR="00122E12">
        <w:t>ere</w:t>
      </w:r>
      <w:r w:rsidR="000C73E6">
        <w:t xml:space="preserve"> highlighted as a potential challenge for </w:t>
      </w:r>
      <w:r w:rsidR="00122E12">
        <w:t xml:space="preserve">the </w:t>
      </w:r>
      <w:r w:rsidR="000C73E6">
        <w:t>cluster</w:t>
      </w:r>
      <w:r w:rsidR="00122E12">
        <w:t>s of computers used in BD also.</w:t>
      </w:r>
      <w:r w:rsidR="00A51949">
        <w:t xml:space="preserve"> </w:t>
      </w:r>
      <w:r w:rsidR="00122E12">
        <w:t xml:space="preserve">The authors make note of the lack of focus of DL algorithms on classification and encourage more work to be carried out on regression-style problems </w:t>
      </w:r>
      <w:r w:rsidR="00FF1568">
        <w:fldChar w:fldCharType="begin"/>
      </w:r>
      <w:r w:rsidR="00FF1568">
        <w:instrText xml:space="preserve"> ADDIN ZOTERO_ITEM CSL_CITATION {"citationID":"oWh3G5WB","properties":{"formattedCitation":"(Mohammadi et al., 2018)","plainCitation":"(Mohammadi et al., 2018)","noteIndex":0},"citationItems":[{"id":1302,"uris":["http://zotero.org/users/8511407/items/9R4ABL78"],"itemData":{"id":1302,"type":"article","abstract":"In the era of the Internet of Things (IoT), an enormous amount of sensing devices collect and/or generate various sensory data over time for a wide range of ﬁelds and applications. Based on the nature of the application, these devices will result in big or fast/real-time data streams. Applying analytics over such data streams to discover new information, predict future insights, and make control decisions is a crucial process that makes IoT a worthy paradigm for businesses and a quality-of-life improving technology. In this paper, we provide a thorough overview on using a class of advanced machine learning techniques, namely Deep Learning (DL), to facilitate the analytics and learning in the IoT domain. We start by articulating IoT data characteristics and identifying two major treatments for IoT data from a machine learning perspective, namely IoT big data analytics and IoT streaming data analytics. We also discuss why DL is a promising approach to achieve the desired analytics in these types of data and applications. The potential of using emerging DL techniques for IoT data analytics are then discussed, and its promises and challenges are introduced. We present a comprehensive background on different DL architectures and algorithms. We also analyze and summarize major reported research attempts that leveraged DL in the IoT domain. The smart IoT devices that have incorporated DL in their intelligence background are also discussed. DL implementation approaches on the fog and cloud centers in support of IoT applications are also surveyed. Finally, we shed light on some challenges and potential directions for future research. At the end of each section, we highlight the lessons learned based on our experiments and review of the recent literature.","language":"en","note":"arXiv:1712.04301 [cs]","number":"arXiv:1712.04301","publisher":"arXiv","source":"arXiv.org","title":"Deep Learning for IoT Big Data and Streaming Analytics: A Survey","title-short":"Deep Learning for IoT Big Data and Streaming Analytics","URL":"http://arxiv.org/abs/1712.04301","author":[{"family":"Mohammadi","given":"Mehdi"},{"family":"Al-Fuqaha","given":"Ala"},{"family":"Sorour","given":"Sameh"},{"family":"Guizani","given":"Mohsen"}],"accessed":{"date-parts":[["2024",9,26]]},"issued":{"date-parts":[["2018",6,4]]}}}],"schema":"https://github.com/citation-style-language/schema/raw/master/csl-citation.json"} </w:instrText>
      </w:r>
      <w:r w:rsidR="00FF1568">
        <w:fldChar w:fldCharType="separate"/>
      </w:r>
      <w:r w:rsidR="00FF1568">
        <w:rPr>
          <w:noProof/>
        </w:rPr>
        <w:t>(Mohammadi et al., 2018)</w:t>
      </w:r>
      <w:r w:rsidR="00FF1568">
        <w:fldChar w:fldCharType="end"/>
      </w:r>
      <w:r w:rsidR="000C73E6">
        <w:t xml:space="preserve">. </w:t>
      </w:r>
    </w:p>
    <w:p w14:paraId="0BBC5BAF" w14:textId="5855722E" w:rsidR="00FF1568" w:rsidRDefault="00122E12" w:rsidP="007E2213">
      <w:pPr>
        <w:jc w:val="both"/>
      </w:pPr>
      <w:r>
        <w:t xml:space="preserve">Mobile Big Data, data produced by mobile devices, is another </w:t>
      </w:r>
      <w:r w:rsidR="003C0370">
        <w:t xml:space="preserve">dataset type which produces data with the 5 V characteristics. </w:t>
      </w:r>
      <w:r w:rsidR="003C0370">
        <w:rPr>
          <w:noProof/>
        </w:rPr>
        <w:t xml:space="preserve">Alsheikh </w:t>
      </w:r>
      <w:r w:rsidR="003C0370">
        <w:rPr>
          <w:noProof/>
        </w:rPr>
        <w:t>et al. used MapReduce across multiple Spark nodes to run DL algor</w:t>
      </w:r>
      <w:r w:rsidR="00805DB8">
        <w:rPr>
          <w:noProof/>
        </w:rPr>
        <w:t>it</w:t>
      </w:r>
      <w:r w:rsidR="003C0370">
        <w:rPr>
          <w:noProof/>
        </w:rPr>
        <w:t>hms. They noted the beneficial scalabil</w:t>
      </w:r>
      <w:r w:rsidR="00805DB8">
        <w:rPr>
          <w:noProof/>
        </w:rPr>
        <w:t>i</w:t>
      </w:r>
      <w:r w:rsidR="003C0370">
        <w:rPr>
          <w:noProof/>
        </w:rPr>
        <w:t>ty of Spark</w:t>
      </w:r>
      <w:r w:rsidR="00805DB8">
        <w:rPr>
          <w:noProof/>
        </w:rPr>
        <w:t xml:space="preserve">. The architecture had many workers and one master Spark which read </w:t>
      </w:r>
      <w:r w:rsidR="00A17372">
        <w:rPr>
          <w:noProof/>
        </w:rPr>
        <w:t xml:space="preserve">in </w:t>
      </w:r>
      <w:r w:rsidR="00805DB8">
        <w:rPr>
          <w:noProof/>
        </w:rPr>
        <w:t>all the workers’ outputs and combined them to deliver the result.</w:t>
      </w:r>
      <w:r w:rsidR="003C0370">
        <w:rPr>
          <w:noProof/>
        </w:rPr>
        <w:t xml:space="preserve"> </w:t>
      </w:r>
      <w:r w:rsidR="00A17372">
        <w:rPr>
          <w:noProof/>
        </w:rPr>
        <w:t>It is concluded that the BD platform, Apache Spark, deals well with the 5 V’s of MBD as well as the DL tools identify the complex patterns within the MBD accurately. The authors note</w:t>
      </w:r>
      <w:r w:rsidR="00715588">
        <w:rPr>
          <w:noProof/>
        </w:rPr>
        <w:t>d</w:t>
      </w:r>
      <w:r w:rsidR="00A17372">
        <w:rPr>
          <w:noProof/>
        </w:rPr>
        <w:t xml:space="preserve"> </w:t>
      </w:r>
      <w:r w:rsidR="00715588">
        <w:rPr>
          <w:noProof/>
        </w:rPr>
        <w:t xml:space="preserve">that the data’s veracity property required subject matter expert input to validate. They trained a model to identify </w:t>
      </w:r>
      <w:r w:rsidR="00813028">
        <w:rPr>
          <w:noProof/>
        </w:rPr>
        <w:t xml:space="preserve">activity recognition errors. </w:t>
      </w:r>
      <w:r w:rsidR="00715588">
        <w:rPr>
          <w:noProof/>
        </w:rPr>
        <w:t xml:space="preserve">Their model performed </w:t>
      </w:r>
      <w:r w:rsidR="00813028">
        <w:rPr>
          <w:noProof/>
        </w:rPr>
        <w:t>the best</w:t>
      </w:r>
      <w:r w:rsidR="00715588">
        <w:rPr>
          <w:noProof/>
        </w:rPr>
        <w:t xml:space="preserve"> when compared to other ML techniques </w:t>
      </w:r>
      <w:r w:rsidR="003C0370">
        <w:fldChar w:fldCharType="begin"/>
      </w:r>
      <w:r w:rsidR="003C0370">
        <w:instrText xml:space="preserve"> ADDIN ZOTERO_ITEM CSL_CITATION {"citationID":"I7RPPmCU","properties":{"formattedCitation":"(Alsheikh et al., n.d.)","plainCitation":"(Alsheikh et al., n.d.)","noteIndex":0},"citationItems":[{"id":1308,"uris":["http://zotero.org/users/8511407/items/GK5UMJCJ"],"itemData":{"id":1308,"type":"article-journal","abstract":"The proliferation of mobile devices, such as smartphones and Internet of Things (IoT) gadgets, results in the recent mobile big data (MBD) era. Collecting MBD is unproﬁtable unless suitable analytics and learning methods are utilized for extracting meaningful information and hidden patterns from data. This article presents an overview and brief tutorial of deep learning in MBD analytics and discusses a scalable learning framework over Apache Spark. Speciﬁcally, a distributed deep learning is executed as an iterative MapReduce computing on many Spark workers. Each Spark worker learns a partial deep model on a partition of the overall MBD, and a master deep model is then built by averaging the parameters of all partial models. This Spark-based framework speeds up the learning of deep models consisting of many hidden layers and millions of parameters. We use a context-aware activity recognition application with a real-world dataset containing millions of samples to validate our framework and assess its speedup effectiveness.","language":"en","source":"Zotero","title":"Mobile Big Data Analytics Using Deep Learning and Apache Spark","author":[{"family":"Alsheikh","given":"Mohammad Abu"},{"family":"Niyato","given":"Dusit"},{"family":"Lin","given":"Shaowei"},{"family":"Tan","given":"Hwee-Pink"},{"family":"Han","given":"Zhu"}]}}],"schema":"https://github.com/citation-style-language/schema/raw/master/csl-citation.json"} </w:instrText>
      </w:r>
      <w:r w:rsidR="003C0370">
        <w:fldChar w:fldCharType="separate"/>
      </w:r>
      <w:r w:rsidR="003C0370">
        <w:rPr>
          <w:noProof/>
        </w:rPr>
        <w:t>(</w:t>
      </w:r>
      <w:bookmarkStart w:id="0" w:name="OLE_LINK1"/>
      <w:r w:rsidR="003C0370">
        <w:rPr>
          <w:noProof/>
        </w:rPr>
        <w:t xml:space="preserve">Alsheikh </w:t>
      </w:r>
      <w:bookmarkEnd w:id="0"/>
      <w:r w:rsidR="003C0370">
        <w:rPr>
          <w:noProof/>
        </w:rPr>
        <w:t>et al., n.d.)</w:t>
      </w:r>
      <w:r w:rsidR="003C0370">
        <w:fldChar w:fldCharType="end"/>
      </w:r>
      <w:r w:rsidR="00813028">
        <w:t>.</w:t>
      </w:r>
    </w:p>
    <w:p w14:paraId="470120FA" w14:textId="745D2D24" w:rsidR="005F2AAF" w:rsidRPr="005F2AAF" w:rsidRDefault="005F2AAF" w:rsidP="00122E12">
      <w:pPr>
        <w:pStyle w:val="Heading2"/>
        <w:numPr>
          <w:ilvl w:val="0"/>
          <w:numId w:val="0"/>
        </w:numPr>
      </w:pPr>
    </w:p>
    <w:p w14:paraId="69CAC30F" w14:textId="1A9F1C72" w:rsidR="0026260D" w:rsidRDefault="0026260D" w:rsidP="0026260D">
      <w:pPr>
        <w:pStyle w:val="Heading1"/>
      </w:pPr>
      <w:r>
        <w:t>Methodology</w:t>
      </w:r>
    </w:p>
    <w:p w14:paraId="62C7D4AC" w14:textId="49A02717" w:rsidR="00490F79" w:rsidRDefault="005F2AAF" w:rsidP="00490F79">
      <w:pPr>
        <w:jc w:val="both"/>
      </w:pPr>
      <w:r>
        <w:t xml:space="preserve">To further investigate this area </w:t>
      </w:r>
      <w:r w:rsidR="007E2213">
        <w:t>data was acquired from a reputable online source</w:t>
      </w:r>
      <w:r w:rsidR="00353CD5">
        <w:t xml:space="preserve">, namely </w:t>
      </w:r>
      <w:r w:rsidR="00490F79" w:rsidRPr="00490F79">
        <w:t xml:space="preserve">UC </w:t>
      </w:r>
      <w:r w:rsidR="00490F79">
        <w:t>I</w:t>
      </w:r>
      <w:r w:rsidR="00490F79" w:rsidRPr="00490F79">
        <w:t>rvine machine learning repository</w:t>
      </w:r>
      <w:r w:rsidR="00490F79">
        <w:t xml:space="preserve">. The datasets are controlled using the Creative Commons licencing agreement. This gives consent for public use </w:t>
      </w:r>
      <w:r w:rsidR="00452359">
        <w:t>provided</w:t>
      </w:r>
      <w:r w:rsidR="00490F79">
        <w:t xml:space="preserve"> that the site is appropriat</w:t>
      </w:r>
      <w:r w:rsidR="00452359">
        <w:t>ely</w:t>
      </w:r>
      <w:r w:rsidR="00452359">
        <w:t xml:space="preserve"> </w:t>
      </w:r>
      <w:r w:rsidR="00452359">
        <w:t xml:space="preserve">referenced </w:t>
      </w:r>
      <w:r w:rsidR="00490F79">
        <w:fldChar w:fldCharType="begin"/>
      </w:r>
      <w:r w:rsidR="00452359">
        <w:instrText xml:space="preserve"> ADDIN ZOTERO_ITEM CSL_CITATION {"citationID":"i5jX06lZ","properties":{"formattedCitation":"(\\uc0\\u8220{}Legal Code - Attribution 4.0 International - Creative Commons,\\uc0\\u8221{} n.d.)","plainCitation":"(“Legal Code - Attribution 4.0 International - Creative Commons,” n.d.)","noteIndex":0},"citationItems":[{"id":1286,"uris":["http://zotero.org/users/8511407/items/YG942UVR"],"itemData":{"id":1286,"type":"webpage","title":"Legal Code - Attribution 4.0 International - Creative Commons","URL":"https://creativecommons.org/licenses/by/4.0/legalcode","accessed":{"date-parts":[["2024",9,23]]}}}],"schema":"https://github.com/citation-style-language/schema/raw/master/csl-citation.json"} </w:instrText>
      </w:r>
      <w:r w:rsidR="00490F79">
        <w:fldChar w:fldCharType="separate"/>
      </w:r>
      <w:r w:rsidR="00452359" w:rsidRPr="00452359">
        <w:rPr>
          <w:lang w:val="en-GB"/>
        </w:rPr>
        <w:t>(“Legal Code - Attribution 4.0 International - Creative Commons,” n.d.)</w:t>
      </w:r>
      <w:r w:rsidR="00490F79">
        <w:fldChar w:fldCharType="end"/>
      </w:r>
      <w:r w:rsidR="00490F79">
        <w:t xml:space="preserve"> </w:t>
      </w:r>
      <w:r w:rsidR="00452359">
        <w:t>.</w:t>
      </w:r>
    </w:p>
    <w:p w14:paraId="20086D62" w14:textId="39098DAC" w:rsidR="00452359" w:rsidRDefault="00EF07C3" w:rsidP="00490F79">
      <w:pPr>
        <w:jc w:val="both"/>
      </w:pPr>
      <w:r>
        <w:t>Multiple datasets were explored and two were chosen, one for regression</w:t>
      </w:r>
      <w:r w:rsidR="00D91C17">
        <w:t xml:space="preserve">, the concrete dataset </w:t>
      </w:r>
      <w:r w:rsidR="00D91C17">
        <w:fldChar w:fldCharType="begin"/>
      </w:r>
      <w:r w:rsidR="00D91C17">
        <w:instrText xml:space="preserve"> ADDIN ZOTERO_ITEM CSL_CITATION {"citationID":"zc9omI1z","properties":{"formattedCitation":"(I-Cheng Yeh, 1998)","plainCitation":"(I-Cheng Yeh, 1998)","noteIndex":0},"citationItems":[{"id":1287,"uris":["http://zotero.org/users/8511407/items/4IJN3LBW"],"itemData":{"id":1287,"type":"dataset","DOI":"10.24432/C5PK67","publisher":"UCI Machine Learning Repository","source":"DOI.org (Datacite)","title":"Concrete Compressive Strength","URL":"https://archive.ics.uci.edu/dataset/165","author":[{"literal":"I-Cheng Yeh"}],"accessed":{"date-parts":[["2024",9,25]]},"issued":{"date-parts":[["1998"]]}}}],"schema":"https://github.com/citation-style-language/schema/raw/master/csl-citation.json"} </w:instrText>
      </w:r>
      <w:r w:rsidR="00D91C17">
        <w:fldChar w:fldCharType="separate"/>
      </w:r>
      <w:r w:rsidR="00D91C17">
        <w:rPr>
          <w:noProof/>
        </w:rPr>
        <w:t>(I-Cheng Yeh, 1998)</w:t>
      </w:r>
      <w:r w:rsidR="00D91C17">
        <w:fldChar w:fldCharType="end"/>
      </w:r>
      <w:r w:rsidR="00D91C17">
        <w:t>,</w:t>
      </w:r>
      <w:r>
        <w:t xml:space="preserve"> and one for classification</w:t>
      </w:r>
      <w:r w:rsidR="00D91C17">
        <w:t xml:space="preserve">, the banking dataset </w:t>
      </w:r>
      <w:r w:rsidR="00D91C17">
        <w:fldChar w:fldCharType="begin"/>
      </w:r>
      <w:r w:rsidR="00D91C17">
        <w:instrText xml:space="preserve"> ADDIN ZOTERO_ITEM CSL_CITATION {"citationID":"RpnzUPRe","properties":{"formattedCitation":"(S. Moro, 2014)","plainCitation":"(S. Moro, 2014)","noteIndex":0},"citationItems":[{"id":1288,"uris":["http://zotero.org/users/8511407/items/2JPCHGIG"],"itemData":{"id":1288,"type":"dataset","DOI":"10.24432/C5K306","publisher":"UCI Machine Learning Repository","source":"DOI.org (Datacite)","title":"Bank Marketing","URL":"https://archive.ics.uci.edu/dataset/222","author":[{"family":"S. Moro","given":"P. Rita"}],"accessed":{"date-parts":[["2024",9,25]]},"issued":{"date-parts":[["2014"]]}}}],"schema":"https://github.com/citation-style-language/schema/raw/master/csl-citation.json"} </w:instrText>
      </w:r>
      <w:r w:rsidR="00D91C17">
        <w:fldChar w:fldCharType="separate"/>
      </w:r>
      <w:r w:rsidR="00D91C17">
        <w:rPr>
          <w:noProof/>
        </w:rPr>
        <w:t>(S. Moro, 2014)</w:t>
      </w:r>
      <w:r w:rsidR="00D91C17">
        <w:fldChar w:fldCharType="end"/>
      </w:r>
      <w:r>
        <w:t xml:space="preserve">. </w:t>
      </w:r>
    </w:p>
    <w:p w14:paraId="0303BAD9" w14:textId="7BF0C56E" w:rsidR="00640D17" w:rsidRDefault="00D90EF5" w:rsidP="00D90EF5">
      <w:pPr>
        <w:pStyle w:val="Heading2"/>
      </w:pPr>
      <w:r>
        <w:t>Advanced Data Analytics</w:t>
      </w:r>
    </w:p>
    <w:p w14:paraId="5ED2FE7A" w14:textId="750E2C57" w:rsidR="0095070E" w:rsidRDefault="0095070E" w:rsidP="0095070E">
      <w:pPr>
        <w:jc w:val="both"/>
      </w:pPr>
      <w:r>
        <w:t xml:space="preserve">The concrete dataset was composed of physical features of concrete, with the target variable being the compressive strength. </w:t>
      </w:r>
    </w:p>
    <w:p w14:paraId="750CDBC9" w14:textId="55DAE90B" w:rsidR="004D5612" w:rsidRDefault="00AA4A68" w:rsidP="0095070E">
      <w:pPr>
        <w:jc w:val="both"/>
      </w:pPr>
      <w:r>
        <w:t xml:space="preserve">The bulk of the </w:t>
      </w:r>
      <w:r w:rsidR="00DD419A">
        <w:t xml:space="preserve">Neural Network analysis was performed on this dataset. </w:t>
      </w:r>
      <w:r w:rsidR="0088026C">
        <w:t xml:space="preserve">EDA was performed. The features were all </w:t>
      </w:r>
      <w:r w:rsidR="004D5612">
        <w:t>numeric, so encoding was not required</w:t>
      </w:r>
      <w:r w:rsidR="0088026C">
        <w:t xml:space="preserve">. No missing values were present. The spread of the features was checked. They were a mixture of approximately normal and skewed distributions. Boxplots were created. Some features had </w:t>
      </w:r>
      <w:r w:rsidR="0088026C">
        <w:t>outliers.</w:t>
      </w:r>
      <w:r w:rsidR="004D5612">
        <w:t xml:space="preserve"> The dependencies between the features were plotted using a pair plot. </w:t>
      </w:r>
    </w:p>
    <w:p w14:paraId="68E1634B" w14:textId="4FDD44E6" w:rsidR="004D5612" w:rsidRDefault="004D5612" w:rsidP="0095070E">
      <w:pPr>
        <w:jc w:val="both"/>
      </w:pPr>
      <w:r>
        <w:t xml:space="preserve">Standard and </w:t>
      </w:r>
      <w:proofErr w:type="spellStart"/>
      <w:r>
        <w:t>MinMax</w:t>
      </w:r>
      <w:proofErr w:type="spellEnd"/>
      <w:r>
        <w:t xml:space="preserve"> scaling was tried. Better results were achieved with </w:t>
      </w:r>
      <w:proofErr w:type="spellStart"/>
      <w:r>
        <w:t>MinMax</w:t>
      </w:r>
      <w:proofErr w:type="spellEnd"/>
      <w:r>
        <w:t xml:space="preserve"> scaling. </w:t>
      </w:r>
    </w:p>
    <w:p w14:paraId="75A3BF0C" w14:textId="7898FFF6" w:rsidR="005E7F54" w:rsidRDefault="00BF0EA6" w:rsidP="0095070E">
      <w:pPr>
        <w:jc w:val="both"/>
      </w:pPr>
      <w:r>
        <w:t xml:space="preserve">To combine BD and DL technologies the dataset was loaded in using </w:t>
      </w:r>
      <w:proofErr w:type="spellStart"/>
      <w:proofErr w:type="gramStart"/>
      <w:r>
        <w:t>spark.read</w:t>
      </w:r>
      <w:proofErr w:type="gramEnd"/>
      <w:r>
        <w:t>.load</w:t>
      </w:r>
      <w:proofErr w:type="spellEnd"/>
      <w:r>
        <w:t>.</w:t>
      </w:r>
      <w:r>
        <w:t xml:space="preserve"> </w:t>
      </w:r>
      <w:r w:rsidR="004D5612">
        <w:t xml:space="preserve">An Artificial Neural Network was constructed to predict the compressive strength of the </w:t>
      </w:r>
      <w:r w:rsidR="005E7F54">
        <w:t xml:space="preserve">concrete. </w:t>
      </w:r>
    </w:p>
    <w:p w14:paraId="0DF69D78" w14:textId="22EAA4EE" w:rsidR="005E7F54" w:rsidRDefault="005E7F54" w:rsidP="0095070E">
      <w:pPr>
        <w:jc w:val="both"/>
      </w:pPr>
      <w:r>
        <w:t xml:space="preserve">The parameters were tuned to find the combination which gave the lowest loss. </w:t>
      </w:r>
      <w:r w:rsidR="008220A8">
        <w:t xml:space="preserve">Due to this being a regression problem no activation function was applied to the output neuron. A single output neuron was chosen as the model was producing a </w:t>
      </w:r>
      <w:r w:rsidR="00A43F28">
        <w:t>single numeric predicted output. The</w:t>
      </w:r>
      <w:r w:rsidR="008220A8">
        <w:t xml:space="preserve"> following parameters were tuned:</w:t>
      </w:r>
    </w:p>
    <w:p w14:paraId="5A400B25" w14:textId="756F00E4" w:rsidR="008220A8" w:rsidRDefault="008220A8" w:rsidP="008220A8">
      <w:pPr>
        <w:pStyle w:val="ListParagraph"/>
        <w:numPr>
          <w:ilvl w:val="0"/>
          <w:numId w:val="26"/>
        </w:numPr>
        <w:jc w:val="both"/>
      </w:pPr>
      <w:r>
        <w:t>Number of Neurons</w:t>
      </w:r>
    </w:p>
    <w:p w14:paraId="3E822556" w14:textId="0CB48259" w:rsidR="008220A8" w:rsidRDefault="008220A8" w:rsidP="008220A8">
      <w:pPr>
        <w:pStyle w:val="ListParagraph"/>
        <w:numPr>
          <w:ilvl w:val="0"/>
          <w:numId w:val="26"/>
        </w:numPr>
        <w:jc w:val="both"/>
      </w:pPr>
      <w:r>
        <w:t>Activation Function</w:t>
      </w:r>
    </w:p>
    <w:p w14:paraId="3DDD2290" w14:textId="0BB9B8BD" w:rsidR="008220A8" w:rsidRDefault="008220A8" w:rsidP="008220A8">
      <w:pPr>
        <w:pStyle w:val="ListParagraph"/>
        <w:numPr>
          <w:ilvl w:val="0"/>
          <w:numId w:val="26"/>
        </w:numPr>
        <w:jc w:val="both"/>
      </w:pPr>
      <w:r>
        <w:t>Loss Function</w:t>
      </w:r>
    </w:p>
    <w:p w14:paraId="799CF236" w14:textId="32F54168" w:rsidR="008220A8" w:rsidRDefault="008220A8" w:rsidP="008220A8">
      <w:pPr>
        <w:pStyle w:val="ListParagraph"/>
        <w:numPr>
          <w:ilvl w:val="0"/>
          <w:numId w:val="26"/>
        </w:numPr>
        <w:jc w:val="both"/>
      </w:pPr>
      <w:r>
        <w:t>Number of Epochs</w:t>
      </w:r>
    </w:p>
    <w:p w14:paraId="05DAF133" w14:textId="7526BE8F" w:rsidR="00A43F28" w:rsidRDefault="00A43F28" w:rsidP="008220A8">
      <w:pPr>
        <w:pStyle w:val="ListParagraph"/>
        <w:numPr>
          <w:ilvl w:val="0"/>
          <w:numId w:val="26"/>
        </w:numPr>
        <w:jc w:val="both"/>
      </w:pPr>
      <w:r>
        <w:t>Optimizer</w:t>
      </w:r>
    </w:p>
    <w:p w14:paraId="269D80A2" w14:textId="1EC6123C" w:rsidR="00A43F28" w:rsidRDefault="00A43F28" w:rsidP="008220A8">
      <w:pPr>
        <w:pStyle w:val="ListParagraph"/>
        <w:numPr>
          <w:ilvl w:val="0"/>
          <w:numId w:val="26"/>
        </w:numPr>
        <w:jc w:val="both"/>
      </w:pPr>
      <w:r>
        <w:t>Batch Size</w:t>
      </w:r>
    </w:p>
    <w:p w14:paraId="2FB63E1F" w14:textId="2BF74BB8" w:rsidR="00A43F28" w:rsidRPr="0095070E" w:rsidRDefault="00A43F28" w:rsidP="00A43F28">
      <w:pPr>
        <w:jc w:val="both"/>
      </w:pPr>
      <w:r>
        <w:t xml:space="preserve">Multiple values were chosen for each </w:t>
      </w:r>
      <w:proofErr w:type="gramStart"/>
      <w:r>
        <w:t>hyperparameter</w:t>
      </w:r>
      <w:proofErr w:type="gramEnd"/>
      <w:r>
        <w:t xml:space="preserve"> and </w:t>
      </w:r>
      <w:r w:rsidR="00AE4FD1">
        <w:t xml:space="preserve">the value was varied while the others remained constant. The minimum loss for each was noted and the minimums for each were used in the final ANN. </w:t>
      </w:r>
    </w:p>
    <w:p w14:paraId="222DDC77" w14:textId="340203DC" w:rsidR="00D90EF5" w:rsidRPr="00D90EF5" w:rsidRDefault="00D90EF5" w:rsidP="00D90EF5">
      <w:pPr>
        <w:pStyle w:val="Heading2"/>
      </w:pPr>
      <w:r>
        <w:t xml:space="preserve">Big Data </w:t>
      </w:r>
    </w:p>
    <w:p w14:paraId="626013DC" w14:textId="537FAF99" w:rsidR="001D412C" w:rsidRDefault="00AA4A68" w:rsidP="005F2AAF">
      <w:pPr>
        <w:jc w:val="both"/>
      </w:pPr>
      <w:r>
        <w:t>T</w:t>
      </w:r>
      <w:r w:rsidR="001D35FA">
        <w:t>he banking dataset was considered t</w:t>
      </w:r>
      <w:r>
        <w:t xml:space="preserve">o demonstrate the benefit of using </w:t>
      </w:r>
      <w:proofErr w:type="spellStart"/>
      <w:r w:rsidR="00DD419A">
        <w:t>Pyspark</w:t>
      </w:r>
      <w:proofErr w:type="spellEnd"/>
      <w:r w:rsidR="00DD419A">
        <w:t xml:space="preserve"> on a large dataset. This had 45,000 rows and too</w:t>
      </w:r>
      <w:r w:rsidR="0084467D">
        <w:t>k</w:t>
      </w:r>
      <w:r w:rsidR="00DD419A">
        <w:t xml:space="preserve"> up 4.6 MB of storage, compared to 58 KB for the 1,000 rows in the concrete dataset. </w:t>
      </w:r>
      <w:r w:rsidR="001D35FA">
        <w:t>Th</w:t>
      </w:r>
      <w:r w:rsidR="003E3C78">
        <w:t>is dataset’s purpose was</w:t>
      </w:r>
      <w:r w:rsidR="001D35FA">
        <w:t xml:space="preserve"> to demonstrate how effective the Apache Spark platform is at dealing with larger datasets.</w:t>
      </w:r>
    </w:p>
    <w:p w14:paraId="02130B3A" w14:textId="7C6C0299" w:rsidR="00DD419A" w:rsidRDefault="0084467D" w:rsidP="005F2AAF">
      <w:pPr>
        <w:jc w:val="both"/>
      </w:pPr>
      <w:r>
        <w:t xml:space="preserve">The dataset was explored, </w:t>
      </w:r>
      <w:proofErr w:type="gramStart"/>
      <w:r>
        <w:t>scaled</w:t>
      </w:r>
      <w:proofErr w:type="gramEnd"/>
      <w:r>
        <w:t xml:space="preserve"> and encoded using a standard pandas data frame for ease and then saved to the Hadoop user1. The CSV file was added to the notebook using the </w:t>
      </w:r>
      <w:proofErr w:type="spellStart"/>
      <w:proofErr w:type="gramStart"/>
      <w:r>
        <w:t>spark.read</w:t>
      </w:r>
      <w:proofErr w:type="gramEnd"/>
      <w:r>
        <w:t>.load</w:t>
      </w:r>
      <w:proofErr w:type="spellEnd"/>
      <w:r>
        <w:t xml:space="preserve"> </w:t>
      </w:r>
    </w:p>
    <w:p w14:paraId="6C6CEA9B" w14:textId="7F3C5751" w:rsidR="0084467D" w:rsidRDefault="00302E25" w:rsidP="005F2AAF">
      <w:pPr>
        <w:jc w:val="both"/>
      </w:pPr>
      <w:r>
        <w:t xml:space="preserve">A basic NN was </w:t>
      </w:r>
      <w:r w:rsidR="001D35FA">
        <w:t>compiled</w:t>
      </w:r>
      <w:r>
        <w:t xml:space="preserve"> and run on a </w:t>
      </w:r>
      <w:proofErr w:type="spellStart"/>
      <w:r>
        <w:t>Pyspark</w:t>
      </w:r>
      <w:proofErr w:type="spellEnd"/>
      <w:r>
        <w:t xml:space="preserve"> and </w:t>
      </w:r>
      <w:proofErr w:type="spellStart"/>
      <w:r>
        <w:t>Jupyter</w:t>
      </w:r>
      <w:proofErr w:type="spellEnd"/>
      <w:r>
        <w:t xml:space="preserve"> notebook. The task manager was opened and the performance of the </w:t>
      </w:r>
      <w:proofErr w:type="spellStart"/>
      <w:r>
        <w:t>Jupyter</w:t>
      </w:r>
      <w:proofErr w:type="spellEnd"/>
      <w:r>
        <w:t xml:space="preserve"> notebook browser and </w:t>
      </w:r>
      <w:r w:rsidR="00DD2B7D">
        <w:t xml:space="preserve">the VM was compared. </w:t>
      </w:r>
    </w:p>
    <w:p w14:paraId="114F89C1" w14:textId="7C527DDD" w:rsidR="006C4A24" w:rsidRDefault="006C4A24" w:rsidP="005F2AAF">
      <w:pPr>
        <w:jc w:val="both"/>
      </w:pPr>
      <w:r>
        <w:rPr>
          <w:noProof/>
        </w:rPr>
        <w:drawing>
          <wp:anchor distT="0" distB="0" distL="114300" distR="114300" simplePos="0" relativeHeight="251659776" behindDoc="1" locked="0" layoutInCell="1" allowOverlap="1" wp14:anchorId="554ABC6B" wp14:editId="1EFA951E">
            <wp:simplePos x="0" y="0"/>
            <wp:positionH relativeFrom="column">
              <wp:posOffset>1270</wp:posOffset>
            </wp:positionH>
            <wp:positionV relativeFrom="paragraph">
              <wp:posOffset>215900</wp:posOffset>
            </wp:positionV>
            <wp:extent cx="3089910" cy="1737995"/>
            <wp:effectExtent l="0" t="0" r="0" b="1905"/>
            <wp:wrapTight wrapText="bothSides">
              <wp:wrapPolygon edited="0">
                <wp:start x="0" y="0"/>
                <wp:lineTo x="0" y="21466"/>
                <wp:lineTo x="21485" y="21466"/>
                <wp:lineTo x="21485" y="0"/>
                <wp:lineTo x="0" y="0"/>
              </wp:wrapPolygon>
            </wp:wrapTight>
            <wp:docPr id="2" name="Picture 2" descr="A screenshot of a computer&#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 name="Picture 2" descr="A screenshot of a computer&#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89910" cy="1737995"/>
                    </a:xfrm>
                    <a:prstGeom prst="rect">
                      <a:avLst/>
                    </a:prstGeom>
                  </pic:spPr>
                </pic:pic>
              </a:graphicData>
            </a:graphic>
            <wp14:sizeRelH relativeFrom="page">
              <wp14:pctWidth>0%</wp14:pctWidth>
            </wp14:sizeRelH>
            <wp14:sizeRelV relativeFrom="page">
              <wp14:pctHeight>0%</wp14:pctHeight>
            </wp14:sizeRelV>
          </wp:anchor>
        </w:drawing>
      </w:r>
    </w:p>
    <w:p w14:paraId="5F8253B0" w14:textId="59D370E7" w:rsidR="00DD2B7D" w:rsidRPr="006C4A24" w:rsidRDefault="006C4A24" w:rsidP="006C4A24">
      <w:pPr>
        <w:rPr>
          <w:i/>
          <w:iCs/>
          <w:sz w:val="16"/>
          <w:szCs w:val="16"/>
        </w:rPr>
      </w:pPr>
      <w:r w:rsidRPr="006C4A24">
        <w:rPr>
          <w:i/>
          <w:iCs/>
          <w:sz w:val="16"/>
          <w:szCs w:val="16"/>
        </w:rPr>
        <w:t>Figure AA:</w:t>
      </w:r>
      <w:r>
        <w:rPr>
          <w:i/>
          <w:iCs/>
          <w:sz w:val="16"/>
          <w:szCs w:val="16"/>
        </w:rPr>
        <w:t xml:space="preserve"> </w:t>
      </w:r>
      <w:r w:rsidR="005558C3" w:rsidRPr="006C4A24">
        <w:rPr>
          <w:i/>
          <w:iCs/>
          <w:sz w:val="16"/>
          <w:szCs w:val="16"/>
        </w:rPr>
        <w:t xml:space="preserve">Computer Performance without </w:t>
      </w:r>
      <w:r w:rsidR="00E55F4A">
        <w:rPr>
          <w:i/>
          <w:iCs/>
          <w:sz w:val="16"/>
          <w:szCs w:val="16"/>
        </w:rPr>
        <w:t>Apache Spark</w:t>
      </w:r>
      <w:r w:rsidR="00E55F4A" w:rsidRPr="006C4A24">
        <w:rPr>
          <w:i/>
          <w:iCs/>
          <w:sz w:val="16"/>
          <w:szCs w:val="16"/>
        </w:rPr>
        <w:t xml:space="preserve"> </w:t>
      </w:r>
      <w:r w:rsidR="005558C3" w:rsidRPr="006C4A24">
        <w:rPr>
          <w:i/>
          <w:iCs/>
          <w:sz w:val="16"/>
          <w:szCs w:val="16"/>
        </w:rPr>
        <w:t>platform</w:t>
      </w:r>
    </w:p>
    <w:p w14:paraId="0E713260" w14:textId="58617DA3" w:rsidR="00DD2B7D" w:rsidRDefault="00DD2B7D" w:rsidP="005F2AAF">
      <w:pPr>
        <w:jc w:val="both"/>
      </w:pPr>
      <w:r>
        <w:rPr>
          <w:noProof/>
        </w:rPr>
        <w:lastRenderedPageBreak/>
        <w:drawing>
          <wp:anchor distT="0" distB="0" distL="114300" distR="114300" simplePos="0" relativeHeight="251658752" behindDoc="1" locked="0" layoutInCell="1" allowOverlap="1" wp14:anchorId="4C84CB17" wp14:editId="600AA314">
            <wp:simplePos x="0" y="0"/>
            <wp:positionH relativeFrom="column">
              <wp:posOffset>1270</wp:posOffset>
            </wp:positionH>
            <wp:positionV relativeFrom="paragraph">
              <wp:posOffset>222636</wp:posOffset>
            </wp:positionV>
            <wp:extent cx="3089910" cy="1737995"/>
            <wp:effectExtent l="0" t="0" r="0" b="1905"/>
            <wp:wrapTight wrapText="bothSides">
              <wp:wrapPolygon edited="0">
                <wp:start x="0" y="0"/>
                <wp:lineTo x="0" y="21466"/>
                <wp:lineTo x="21485" y="21466"/>
                <wp:lineTo x="21485" y="0"/>
                <wp:lineTo x="0" y="0"/>
              </wp:wrapPolygon>
            </wp:wrapTight>
            <wp:docPr id="3" name="Picture 3" descr="A screenshot of a computer&#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 name="Picture 3" descr="A screenshot of a computer&#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89910" cy="1737995"/>
                    </a:xfrm>
                    <a:prstGeom prst="rect">
                      <a:avLst/>
                    </a:prstGeom>
                  </pic:spPr>
                </pic:pic>
              </a:graphicData>
            </a:graphic>
            <wp14:sizeRelH relativeFrom="page">
              <wp14:pctWidth>0%</wp14:pctWidth>
            </wp14:sizeRelH>
            <wp14:sizeRelV relativeFrom="page">
              <wp14:pctHeight>0%</wp14:pctHeight>
            </wp14:sizeRelV>
          </wp:anchor>
        </w:drawing>
      </w:r>
    </w:p>
    <w:p w14:paraId="77FF8B52" w14:textId="1F9F24FD" w:rsidR="006C4A24" w:rsidRPr="006C4A24" w:rsidRDefault="006C4A24" w:rsidP="006C4A24">
      <w:pPr>
        <w:rPr>
          <w:i/>
          <w:iCs/>
          <w:sz w:val="16"/>
          <w:szCs w:val="16"/>
        </w:rPr>
      </w:pPr>
      <w:r w:rsidRPr="006C4A24">
        <w:rPr>
          <w:i/>
          <w:iCs/>
          <w:sz w:val="16"/>
          <w:szCs w:val="16"/>
        </w:rPr>
        <w:t xml:space="preserve">Figure </w:t>
      </w:r>
      <w:r>
        <w:rPr>
          <w:i/>
          <w:iCs/>
          <w:sz w:val="16"/>
          <w:szCs w:val="16"/>
        </w:rPr>
        <w:t>BB</w:t>
      </w:r>
      <w:r w:rsidRPr="006C4A24">
        <w:rPr>
          <w:i/>
          <w:iCs/>
          <w:sz w:val="16"/>
          <w:szCs w:val="16"/>
        </w:rPr>
        <w:t>:</w:t>
      </w:r>
      <w:r>
        <w:rPr>
          <w:i/>
          <w:iCs/>
          <w:sz w:val="16"/>
          <w:szCs w:val="16"/>
        </w:rPr>
        <w:t xml:space="preserve"> </w:t>
      </w:r>
      <w:r w:rsidRPr="006C4A24">
        <w:rPr>
          <w:i/>
          <w:iCs/>
          <w:sz w:val="16"/>
          <w:szCs w:val="16"/>
        </w:rPr>
        <w:t xml:space="preserve">Computer Performance </w:t>
      </w:r>
      <w:r>
        <w:rPr>
          <w:i/>
          <w:iCs/>
          <w:sz w:val="16"/>
          <w:szCs w:val="16"/>
        </w:rPr>
        <w:t>with</w:t>
      </w:r>
      <w:r w:rsidRPr="006C4A24">
        <w:rPr>
          <w:i/>
          <w:iCs/>
          <w:sz w:val="16"/>
          <w:szCs w:val="16"/>
        </w:rPr>
        <w:t xml:space="preserve"> </w:t>
      </w:r>
      <w:r w:rsidR="00E55F4A">
        <w:rPr>
          <w:i/>
          <w:iCs/>
          <w:sz w:val="16"/>
          <w:szCs w:val="16"/>
        </w:rPr>
        <w:t>Apache Spark</w:t>
      </w:r>
      <w:r w:rsidRPr="006C4A24">
        <w:rPr>
          <w:i/>
          <w:iCs/>
          <w:sz w:val="16"/>
          <w:szCs w:val="16"/>
        </w:rPr>
        <w:t xml:space="preserve"> platform</w:t>
      </w:r>
    </w:p>
    <w:p w14:paraId="3691425F" w14:textId="3E0B1623" w:rsidR="00DD2B7D" w:rsidRDefault="00DD2B7D" w:rsidP="005F2AAF">
      <w:pPr>
        <w:jc w:val="both"/>
      </w:pPr>
    </w:p>
    <w:p w14:paraId="7095E8F6" w14:textId="0D87AED6" w:rsidR="0026260D" w:rsidRDefault="0026260D" w:rsidP="0026260D">
      <w:pPr>
        <w:pStyle w:val="Heading1"/>
      </w:pPr>
      <w:r>
        <w:t>Results and Discussion</w:t>
      </w:r>
    </w:p>
    <w:p w14:paraId="319E001D" w14:textId="5719CEC6" w:rsidR="00E27187" w:rsidRDefault="00E27187" w:rsidP="00E27187">
      <w:pPr>
        <w:jc w:val="both"/>
      </w:pPr>
      <w:r>
        <w:t xml:space="preserve">The aim of the ANN built using the concrete dataset was to </w:t>
      </w:r>
      <w:r w:rsidR="00077775">
        <w:t xml:space="preserve">predict the compressive strength of a concrete sample based on 8 input features. </w:t>
      </w:r>
    </w:p>
    <w:p w14:paraId="141E54E1" w14:textId="7C614F30" w:rsidR="005325DF" w:rsidRDefault="005325DF" w:rsidP="00E27187">
      <w:pPr>
        <w:jc w:val="both"/>
      </w:pPr>
      <w:r>
        <w:t xml:space="preserve">An RNN was tried on this </w:t>
      </w:r>
      <w:r w:rsidR="00D00A61">
        <w:t>dataset,</w:t>
      </w:r>
      <w:r>
        <w:t xml:space="preserve"> but they are better suited to time series data. </w:t>
      </w:r>
    </w:p>
    <w:p w14:paraId="3625FEA1" w14:textId="0A929983" w:rsidR="00077775" w:rsidRDefault="00077775" w:rsidP="00E27187">
      <w:pPr>
        <w:jc w:val="both"/>
      </w:pPr>
      <w:r>
        <w:t>One parameter which was not explored in this work was dropout. Dropout is used to reduce overfitting</w:t>
      </w:r>
      <w:r w:rsidR="00511AB6">
        <w:t xml:space="preserve">. </w:t>
      </w:r>
    </w:p>
    <w:p w14:paraId="14AB1810" w14:textId="5167A3A7" w:rsidR="009E4DBE" w:rsidRDefault="009E4DBE" w:rsidP="00E27187">
      <w:pPr>
        <w:jc w:val="both"/>
      </w:pPr>
      <w:r>
        <w:t>The combination of parameters which provided the lowest loss is shown in table XX</w:t>
      </w:r>
    </w:p>
    <w:tbl>
      <w:tblPr>
        <w:tblStyle w:val="TableGrid"/>
        <w:tblW w:w="0pt" w:type="auto"/>
        <w:tblLook w:firstRow="1" w:lastRow="0" w:firstColumn="1" w:lastColumn="0" w:noHBand="0" w:noVBand="1"/>
      </w:tblPr>
      <w:tblGrid>
        <w:gridCol w:w="1952"/>
        <w:gridCol w:w="2904"/>
      </w:tblGrid>
      <w:tr w:rsidR="009E4DBE" w14:paraId="3B8EE484" w14:textId="77777777" w:rsidTr="009E4DBE">
        <w:tc>
          <w:tcPr>
            <w:tcW w:w="121.40pt" w:type="dxa"/>
          </w:tcPr>
          <w:p w14:paraId="7E4076A1" w14:textId="69214D4E" w:rsidR="009E4DBE" w:rsidRDefault="009E4DBE" w:rsidP="009E4DBE">
            <w:pPr>
              <w:jc w:val="both"/>
            </w:pPr>
            <w:r>
              <w:t>Number of Neurons</w:t>
            </w:r>
          </w:p>
        </w:tc>
        <w:tc>
          <w:tcPr>
            <w:tcW w:w="121.40pt" w:type="dxa"/>
          </w:tcPr>
          <w:p w14:paraId="0A13FAF3" w14:textId="29D4F6CD" w:rsidR="009E4DBE" w:rsidRDefault="00D00A61" w:rsidP="00E27187">
            <w:pPr>
              <w:jc w:val="both"/>
            </w:pPr>
            <w:r>
              <w:t>500</w:t>
            </w:r>
          </w:p>
        </w:tc>
      </w:tr>
      <w:tr w:rsidR="009E4DBE" w14:paraId="64A2B407" w14:textId="77777777" w:rsidTr="009E4DBE">
        <w:tc>
          <w:tcPr>
            <w:tcW w:w="121.40pt" w:type="dxa"/>
          </w:tcPr>
          <w:p w14:paraId="73E1642E" w14:textId="0AFD396A" w:rsidR="009E4DBE" w:rsidRDefault="009E4DBE" w:rsidP="00E27187">
            <w:pPr>
              <w:jc w:val="both"/>
            </w:pPr>
            <w:r>
              <w:t>Activation Function</w:t>
            </w:r>
          </w:p>
        </w:tc>
        <w:tc>
          <w:tcPr>
            <w:tcW w:w="121.40pt" w:type="dxa"/>
          </w:tcPr>
          <w:p w14:paraId="28CD3CD0" w14:textId="45551591" w:rsidR="009E4DBE" w:rsidRDefault="00D00A61" w:rsidP="00E27187">
            <w:pPr>
              <w:jc w:val="both"/>
            </w:pPr>
            <w:proofErr w:type="spellStart"/>
            <w:r>
              <w:t>Relu</w:t>
            </w:r>
            <w:proofErr w:type="spellEnd"/>
          </w:p>
        </w:tc>
      </w:tr>
      <w:tr w:rsidR="009E4DBE" w14:paraId="5FFDFB20" w14:textId="77777777" w:rsidTr="009E4DBE">
        <w:tc>
          <w:tcPr>
            <w:tcW w:w="121.40pt" w:type="dxa"/>
          </w:tcPr>
          <w:p w14:paraId="50E160C9" w14:textId="2F905BD8" w:rsidR="009E4DBE" w:rsidRDefault="009E4DBE" w:rsidP="00E27187">
            <w:pPr>
              <w:jc w:val="both"/>
            </w:pPr>
            <w:r>
              <w:t>Loss Function</w:t>
            </w:r>
          </w:p>
        </w:tc>
        <w:tc>
          <w:tcPr>
            <w:tcW w:w="121.40pt" w:type="dxa"/>
          </w:tcPr>
          <w:p w14:paraId="714ADC9A" w14:textId="2C64ECE9" w:rsidR="009E4DBE" w:rsidRDefault="00D00A61" w:rsidP="00E27187">
            <w:pPr>
              <w:jc w:val="both"/>
            </w:pPr>
            <w:proofErr w:type="spellStart"/>
            <w:r w:rsidRPr="00D00A61">
              <w:t>Mean_squared_logarithmic_error</w:t>
            </w:r>
            <w:proofErr w:type="spellEnd"/>
          </w:p>
        </w:tc>
      </w:tr>
      <w:tr w:rsidR="009E4DBE" w14:paraId="3099EEC2" w14:textId="77777777" w:rsidTr="009E4DBE">
        <w:tc>
          <w:tcPr>
            <w:tcW w:w="121.40pt" w:type="dxa"/>
          </w:tcPr>
          <w:p w14:paraId="2D97EC25" w14:textId="025A1026" w:rsidR="009E4DBE" w:rsidRDefault="009E4DBE" w:rsidP="00E27187">
            <w:pPr>
              <w:jc w:val="both"/>
            </w:pPr>
            <w:r>
              <w:t>Number of Epochs</w:t>
            </w:r>
          </w:p>
        </w:tc>
        <w:tc>
          <w:tcPr>
            <w:tcW w:w="121.40pt" w:type="dxa"/>
          </w:tcPr>
          <w:p w14:paraId="384B0209" w14:textId="1DFED762" w:rsidR="009E4DBE" w:rsidRDefault="00D00A61" w:rsidP="00E27187">
            <w:pPr>
              <w:jc w:val="both"/>
            </w:pPr>
            <w:r>
              <w:t>500</w:t>
            </w:r>
          </w:p>
        </w:tc>
      </w:tr>
      <w:tr w:rsidR="009E4DBE" w14:paraId="110FA19C" w14:textId="77777777" w:rsidTr="009E4DBE">
        <w:tc>
          <w:tcPr>
            <w:tcW w:w="121.40pt" w:type="dxa"/>
          </w:tcPr>
          <w:p w14:paraId="1C695A00" w14:textId="3D9F9C0D" w:rsidR="009E4DBE" w:rsidRDefault="009E4DBE" w:rsidP="00E27187">
            <w:pPr>
              <w:jc w:val="both"/>
            </w:pPr>
            <w:r>
              <w:t>Optimizer</w:t>
            </w:r>
          </w:p>
        </w:tc>
        <w:tc>
          <w:tcPr>
            <w:tcW w:w="121.40pt" w:type="dxa"/>
          </w:tcPr>
          <w:p w14:paraId="10AE7D75" w14:textId="11FF85B4" w:rsidR="009E4DBE" w:rsidRDefault="00D00A61" w:rsidP="00E27187">
            <w:pPr>
              <w:jc w:val="both"/>
            </w:pPr>
            <w:proofErr w:type="spellStart"/>
            <w:r>
              <w:t>Adagrad</w:t>
            </w:r>
            <w:proofErr w:type="spellEnd"/>
          </w:p>
        </w:tc>
      </w:tr>
      <w:tr w:rsidR="009E4DBE" w14:paraId="0ED67362" w14:textId="77777777" w:rsidTr="009E4DBE">
        <w:tc>
          <w:tcPr>
            <w:tcW w:w="121.40pt" w:type="dxa"/>
          </w:tcPr>
          <w:p w14:paraId="1FB7A8AD" w14:textId="686B3E4C" w:rsidR="009E4DBE" w:rsidRDefault="009E4DBE" w:rsidP="00E27187">
            <w:pPr>
              <w:jc w:val="both"/>
            </w:pPr>
            <w:r>
              <w:t>Batch Size</w:t>
            </w:r>
          </w:p>
        </w:tc>
        <w:tc>
          <w:tcPr>
            <w:tcW w:w="121.40pt" w:type="dxa"/>
          </w:tcPr>
          <w:p w14:paraId="63CEC7DE" w14:textId="638890CD" w:rsidR="00D00A61" w:rsidRDefault="00D00A61" w:rsidP="00E27187">
            <w:pPr>
              <w:jc w:val="both"/>
            </w:pPr>
            <w:r>
              <w:t>10</w:t>
            </w:r>
          </w:p>
        </w:tc>
      </w:tr>
    </w:tbl>
    <w:p w14:paraId="0FFE1F74" w14:textId="286FC1E9" w:rsidR="009E4DBE" w:rsidRDefault="00D00A61" w:rsidP="00D00A61">
      <w:pPr>
        <w:rPr>
          <w:i/>
          <w:iCs/>
          <w:sz w:val="16"/>
          <w:szCs w:val="16"/>
        </w:rPr>
      </w:pPr>
      <w:r>
        <w:rPr>
          <w:i/>
          <w:iCs/>
          <w:sz w:val="16"/>
          <w:szCs w:val="16"/>
        </w:rPr>
        <w:t>Table XX: The optimal hyperparameters for the ANN</w:t>
      </w:r>
    </w:p>
    <w:p w14:paraId="626ED5B8" w14:textId="77777777" w:rsidR="00D00A61" w:rsidRPr="00D00A61" w:rsidRDefault="00D00A61" w:rsidP="00F97ED9">
      <w:pPr>
        <w:jc w:val="both"/>
        <w:rPr>
          <w:i/>
          <w:iCs/>
          <w:sz w:val="16"/>
          <w:szCs w:val="16"/>
        </w:rPr>
      </w:pPr>
    </w:p>
    <w:p w14:paraId="631A0BFC" w14:textId="34BFA1C7" w:rsidR="00F97ED9" w:rsidRDefault="00F97ED9" w:rsidP="00E27187">
      <w:pPr>
        <w:jc w:val="both"/>
      </w:pPr>
      <w:r>
        <w:t xml:space="preserve">The activation and loss functions had the greatest impact on reducing the loss. Choosing these two functions carefully </w:t>
      </w:r>
      <w:r w:rsidR="00291F2A">
        <w:t xml:space="preserve">is crucial for an optimally performing NN. </w:t>
      </w:r>
    </w:p>
    <w:p w14:paraId="3E060FA3" w14:textId="6C6E6E58" w:rsidR="00291F2A" w:rsidRDefault="00291F2A" w:rsidP="00E27187">
      <w:pPr>
        <w:jc w:val="both"/>
      </w:pPr>
      <w:r>
        <w:t>Scaling the data also had a big impact. Initially</w:t>
      </w:r>
      <w:r w:rsidR="006059C9">
        <w:t>,</w:t>
      </w:r>
      <w:r>
        <w:t xml:space="preserve"> standard scaling was tried but due to the </w:t>
      </w:r>
      <w:r w:rsidR="004C0424">
        <w:t>approxima</w:t>
      </w:r>
      <w:r w:rsidR="00A4165B">
        <w:t xml:space="preserve">te normal distribution of the features min-max scaling was tried and found to perform better. </w:t>
      </w:r>
    </w:p>
    <w:p w14:paraId="294B03B0" w14:textId="221D8F95" w:rsidR="00E27187" w:rsidRPr="00E27187" w:rsidRDefault="00E27187" w:rsidP="00E27187">
      <w:pPr>
        <w:jc w:val="both"/>
      </w:pPr>
      <w:r>
        <w:t xml:space="preserve">Looking at the Chrome in Figure AA and the VM in Figure BB the memory usage is 97.5 MB vs 41.4 MB. This highlights the improvement of a distributed computing system like Apache Spark. It’s simple to implement in Python thanks to the </w:t>
      </w:r>
      <w:proofErr w:type="spellStart"/>
      <w:r>
        <w:t>Pyspark</w:t>
      </w:r>
      <w:proofErr w:type="spellEnd"/>
      <w:r>
        <w:t xml:space="preserve"> API. Due to time constraints, this DL algorithm was not explored past this point. </w:t>
      </w:r>
      <w:r>
        <w:t xml:space="preserve">An improvement to this section would be to perform the EDA using </w:t>
      </w:r>
      <w:proofErr w:type="spellStart"/>
      <w:r>
        <w:t>Pyspark</w:t>
      </w:r>
      <w:proofErr w:type="spellEnd"/>
      <w:r>
        <w:t>. This removes the need to save the da</w:t>
      </w:r>
      <w:r w:rsidR="009F1500">
        <w:t xml:space="preserve">ta again once it has been scaled and encoded. There were issues relating to the loss function of the ANN. This may have been due to the encoding of the data. Label encoding was used in place of one hot for simplicity. </w:t>
      </w:r>
    </w:p>
    <w:p w14:paraId="7E52E4E8" w14:textId="487C86A5" w:rsidR="0026260D" w:rsidRDefault="0026260D" w:rsidP="0026260D">
      <w:pPr>
        <w:pStyle w:val="Heading1"/>
      </w:pPr>
      <w:r>
        <w:t>Conclusion</w:t>
      </w:r>
    </w:p>
    <w:p w14:paraId="6C464779" w14:textId="46FE472F" w:rsidR="009E4DBE" w:rsidRDefault="00813028" w:rsidP="009E4DBE">
      <w:pPr>
        <w:jc w:val="both"/>
      </w:pPr>
      <w:r>
        <w:t xml:space="preserve">This work investigated how Deep Learning Neural Networks can be used with Big Data platforms to </w:t>
      </w:r>
      <w:proofErr w:type="spellStart"/>
      <w:r>
        <w:t>analyse</w:t>
      </w:r>
      <w:proofErr w:type="spellEnd"/>
      <w:r>
        <w:t xml:space="preserve"> large scale data. </w:t>
      </w:r>
      <w:r w:rsidR="00D304CC">
        <w:t>A thorough literature review was conducted in which the state-of-the-</w:t>
      </w:r>
      <w:proofErr w:type="gramStart"/>
      <w:r w:rsidR="00D304CC">
        <w:t>art work</w:t>
      </w:r>
      <w:proofErr w:type="gramEnd"/>
      <w:r w:rsidR="00D304CC">
        <w:t xml:space="preserve"> was considered, the gaps and limitations explained and applications of these technologies in the real world. </w:t>
      </w:r>
    </w:p>
    <w:p w14:paraId="23FDABDF" w14:textId="5C0EE8CE" w:rsidR="00D304CC" w:rsidRDefault="00D304CC" w:rsidP="009E4DBE">
      <w:pPr>
        <w:jc w:val="both"/>
      </w:pPr>
      <w:r>
        <w:t xml:space="preserve">Two datasets were </w:t>
      </w:r>
      <w:r w:rsidR="0066778B">
        <w:t>explored</w:t>
      </w:r>
      <w:r>
        <w:t xml:space="preserve">, one regression and one classification. The datasets were </w:t>
      </w:r>
      <w:proofErr w:type="spellStart"/>
      <w:r w:rsidR="0066778B">
        <w:t>visualised</w:t>
      </w:r>
      <w:proofErr w:type="spellEnd"/>
      <w:r w:rsidR="0066778B">
        <w:t xml:space="preserve">, </w:t>
      </w:r>
      <w:proofErr w:type="gramStart"/>
      <w:r w:rsidR="0066778B">
        <w:t>scaled</w:t>
      </w:r>
      <w:proofErr w:type="gramEnd"/>
      <w:r w:rsidR="0066778B">
        <w:t xml:space="preserve"> and encoded where necessary. Apache Spark was chosen as the Big Data framework and demonstrated using an Ubuntu Virtual Machine. The computer’s performance was compared using task manager, and it was found that when using Apache Spark</w:t>
      </w:r>
      <w:r w:rsidR="00FE0D88">
        <w:t>,</w:t>
      </w:r>
      <w:r w:rsidR="0066778B">
        <w:t xml:space="preserve"> the computer used less than half of the memory allocation compared to just running the algorithm on its CPU. This illustrated the power of Spark’s clustering framework. The regression ANN’s parameters and architecture were refined to find the optimal combination and minimize </w:t>
      </w:r>
      <w:r w:rsidR="00FE0D88">
        <w:t xml:space="preserve">the loss. The parameters had a major impact on the ANN’s result. This highlighted the criticality of refining a model for a specific problem. </w:t>
      </w:r>
    </w:p>
    <w:p w14:paraId="430604CC" w14:textId="53BA4C45" w:rsidR="00FE0D88" w:rsidRPr="009E4DBE" w:rsidRDefault="00FE0D88" w:rsidP="009E4DBE">
      <w:pPr>
        <w:jc w:val="both"/>
      </w:pPr>
      <w:r>
        <w:t xml:space="preserve">This is an exciting field of research which has wide-ranging applicability, such as IoT devices, healthcare settings and mobile data. </w:t>
      </w:r>
    </w:p>
    <w:p w14:paraId="632001D6" w14:textId="115AE7D2" w:rsidR="0026260D" w:rsidRDefault="0026260D" w:rsidP="00E27187">
      <w:pPr>
        <w:pStyle w:val="Heading1"/>
        <w:numPr>
          <w:ilvl w:val="0"/>
          <w:numId w:val="0"/>
        </w:numPr>
      </w:pPr>
      <w:r>
        <w:t>References</w:t>
      </w:r>
    </w:p>
    <w:p w14:paraId="577FF1C5" w14:textId="77777777" w:rsidR="00A17372" w:rsidRPr="00A17372" w:rsidRDefault="00D65E82" w:rsidP="00A17372">
      <w:pPr>
        <w:pStyle w:val="Bibliography"/>
        <w:rPr>
          <w:lang w:val="en-GB"/>
        </w:rPr>
      </w:pPr>
      <w:r>
        <w:fldChar w:fldCharType="begin"/>
      </w:r>
      <w:r>
        <w:instrText xml:space="preserve"> ADDIN ZOTERO_BIBL {"uncited":[],"omitted":[],"custom":[]} CSL_BIBLIOGRAPHY </w:instrText>
      </w:r>
      <w:r>
        <w:fldChar w:fldCharType="separate"/>
      </w:r>
      <w:proofErr w:type="spellStart"/>
      <w:r w:rsidR="00A17372" w:rsidRPr="00A17372">
        <w:rPr>
          <w:lang w:val="en-GB"/>
        </w:rPr>
        <w:t>Alsheikh</w:t>
      </w:r>
      <w:proofErr w:type="spellEnd"/>
      <w:r w:rsidR="00A17372" w:rsidRPr="00A17372">
        <w:rPr>
          <w:lang w:val="en-GB"/>
        </w:rPr>
        <w:t xml:space="preserve">, M.A., </w:t>
      </w:r>
      <w:proofErr w:type="spellStart"/>
      <w:r w:rsidR="00A17372" w:rsidRPr="00A17372">
        <w:rPr>
          <w:lang w:val="en-GB"/>
        </w:rPr>
        <w:t>Niyato</w:t>
      </w:r>
      <w:proofErr w:type="spellEnd"/>
      <w:r w:rsidR="00A17372" w:rsidRPr="00A17372">
        <w:rPr>
          <w:lang w:val="en-GB"/>
        </w:rPr>
        <w:t>, D., Lin, S., Tan, H.-P., Han, Z., n.d. Mobile Big Data Analytics Using Deep Learning and Apache Spark.</w:t>
      </w:r>
    </w:p>
    <w:p w14:paraId="626AFC37" w14:textId="77777777" w:rsidR="00A17372" w:rsidRPr="00A17372" w:rsidRDefault="00A17372" w:rsidP="00A17372">
      <w:pPr>
        <w:pStyle w:val="Bibliography"/>
        <w:rPr>
          <w:lang w:val="en-GB"/>
        </w:rPr>
      </w:pPr>
      <w:r w:rsidRPr="00A17372">
        <w:rPr>
          <w:lang w:val="en-GB"/>
        </w:rPr>
        <w:t>Chae, S., Kwon, S., Lee, D., 2018. Predicting Infectious Disease Using Deep Learning and Big Data. IJERPH 15, 1596. https://doi.org/10.3390/ijerph15081596</w:t>
      </w:r>
    </w:p>
    <w:p w14:paraId="3D5AA82A" w14:textId="77777777" w:rsidR="00A17372" w:rsidRPr="00A17372" w:rsidRDefault="00A17372" w:rsidP="00A17372">
      <w:pPr>
        <w:pStyle w:val="Bibliography"/>
        <w:rPr>
          <w:lang w:val="en-GB"/>
        </w:rPr>
      </w:pPr>
      <w:r w:rsidRPr="00A17372">
        <w:rPr>
          <w:lang w:val="en-GB"/>
        </w:rPr>
        <w:t>Chen, X.-W., Lin, X., 2014. Big Data Deep Learning: Challenges and Perspectives. IEEE Access 2, 514–525. https://doi.org/10.1109/ACCESS.2014.2325029</w:t>
      </w:r>
    </w:p>
    <w:p w14:paraId="59F23975" w14:textId="77777777" w:rsidR="00A17372" w:rsidRPr="00A17372" w:rsidRDefault="00A17372" w:rsidP="00A17372">
      <w:pPr>
        <w:pStyle w:val="Bibliography"/>
        <w:rPr>
          <w:lang w:val="en-GB"/>
        </w:rPr>
      </w:pPr>
      <w:r w:rsidRPr="00A17372">
        <w:rPr>
          <w:lang w:val="en-GB"/>
        </w:rPr>
        <w:t xml:space="preserve">Chen, Y., Shu, L., Wang, L., 2017. Poster abstract: Traffic flow prediction with big data: A deep learning based time series model, </w:t>
      </w:r>
      <w:proofErr w:type="gramStart"/>
      <w:r w:rsidRPr="00A17372">
        <w:rPr>
          <w:lang w:val="en-GB"/>
        </w:rPr>
        <w:t>in:</w:t>
      </w:r>
      <w:proofErr w:type="gramEnd"/>
      <w:r w:rsidRPr="00A17372">
        <w:rPr>
          <w:lang w:val="en-GB"/>
        </w:rPr>
        <w:t xml:space="preserve"> 2017 IEEE Conference on Computer Communications Workshops (INFOCOM WKSHPS). Presented at the 2017 IEEE Conference on Computer Communications: Workshops (INFOCOM WKSHPS), IEEE, Atlanta, GA, pp. 1010–1011. https://doi.org/10.1109/INFCOMW.2017.8116535</w:t>
      </w:r>
    </w:p>
    <w:p w14:paraId="3C93346A" w14:textId="77777777" w:rsidR="00A17372" w:rsidRPr="00A17372" w:rsidRDefault="00A17372" w:rsidP="00A17372">
      <w:pPr>
        <w:pStyle w:val="Bibliography"/>
        <w:rPr>
          <w:lang w:val="en-GB"/>
        </w:rPr>
      </w:pPr>
      <w:proofErr w:type="spellStart"/>
      <w:r w:rsidRPr="00A17372">
        <w:rPr>
          <w:lang w:val="en-GB"/>
        </w:rPr>
        <w:t>Gandomi</w:t>
      </w:r>
      <w:proofErr w:type="spellEnd"/>
      <w:r w:rsidRPr="00A17372">
        <w:rPr>
          <w:lang w:val="en-GB"/>
        </w:rPr>
        <w:t xml:space="preserve">, A., Haider, M., 2015. Beyond the hype: </w:t>
      </w:r>
      <w:proofErr w:type="gramStart"/>
      <w:r w:rsidRPr="00A17372">
        <w:rPr>
          <w:lang w:val="en-GB"/>
        </w:rPr>
        <w:t>Big</w:t>
      </w:r>
      <w:proofErr w:type="gramEnd"/>
      <w:r w:rsidRPr="00A17372">
        <w:rPr>
          <w:lang w:val="en-GB"/>
        </w:rPr>
        <w:t xml:space="preserve"> data concepts, methods, and analytics. International Journal of Information Management 35, 137–144. https://doi.org/10.1016/j.ijinfomgt.2014.10.007</w:t>
      </w:r>
    </w:p>
    <w:p w14:paraId="764EAA76" w14:textId="77777777" w:rsidR="00A17372" w:rsidRPr="00A17372" w:rsidRDefault="00A17372" w:rsidP="00A17372">
      <w:pPr>
        <w:pStyle w:val="Bibliography"/>
        <w:rPr>
          <w:lang w:val="en-GB"/>
        </w:rPr>
      </w:pPr>
      <w:r w:rsidRPr="00A17372">
        <w:rPr>
          <w:lang w:val="en-GB"/>
        </w:rPr>
        <w:t>I-Cheng Yeh, 1998. Concrete Compressive Strength. https://doi.org/10.24432/C5PK67</w:t>
      </w:r>
    </w:p>
    <w:p w14:paraId="42EE568C" w14:textId="77777777" w:rsidR="00A17372" w:rsidRPr="00A17372" w:rsidRDefault="00A17372" w:rsidP="00A17372">
      <w:pPr>
        <w:pStyle w:val="Bibliography"/>
        <w:rPr>
          <w:lang w:val="en-GB"/>
        </w:rPr>
      </w:pPr>
      <w:r w:rsidRPr="00A17372">
        <w:rPr>
          <w:lang w:val="en-GB"/>
        </w:rPr>
        <w:t>Jan, B., Farman, H., Khan, M., Imran, M., Islam, I.U., Ahmad, A., Ali, S., Jeon, G., 2019. Deep learning in big data Analytics: A comparative study. Computers &amp; Electrical Engineering 75, 275–287. https://doi.org/10.1016/j.compeleceng.2017.12.009</w:t>
      </w:r>
    </w:p>
    <w:p w14:paraId="4C7AFF11" w14:textId="77777777" w:rsidR="00A17372" w:rsidRPr="00A17372" w:rsidRDefault="00A17372" w:rsidP="00A17372">
      <w:pPr>
        <w:pStyle w:val="Bibliography"/>
        <w:rPr>
          <w:lang w:val="en-GB"/>
        </w:rPr>
      </w:pPr>
      <w:r w:rsidRPr="00A17372">
        <w:rPr>
          <w:lang w:val="en-GB"/>
        </w:rPr>
        <w:t xml:space="preserve">Kim, H., Park, J., Jang, J., Yoon, S., 2016. </w:t>
      </w:r>
      <w:proofErr w:type="spellStart"/>
      <w:r w:rsidRPr="00A17372">
        <w:rPr>
          <w:lang w:val="en-GB"/>
        </w:rPr>
        <w:t>DeepSpark</w:t>
      </w:r>
      <w:proofErr w:type="spellEnd"/>
      <w:r w:rsidRPr="00A17372">
        <w:rPr>
          <w:lang w:val="en-GB"/>
        </w:rPr>
        <w:t>: A Spark-Based Distributed Deep Learning Framework for Commodity Clusters.</w:t>
      </w:r>
    </w:p>
    <w:p w14:paraId="25981096" w14:textId="77777777" w:rsidR="00A17372" w:rsidRPr="00A17372" w:rsidRDefault="00A17372" w:rsidP="00A17372">
      <w:pPr>
        <w:pStyle w:val="Bibliography"/>
        <w:rPr>
          <w:lang w:val="en-GB"/>
        </w:rPr>
      </w:pPr>
      <w:proofErr w:type="spellStart"/>
      <w:r w:rsidRPr="00A17372">
        <w:rPr>
          <w:lang w:val="en-GB"/>
        </w:rPr>
        <w:t>LeCun</w:t>
      </w:r>
      <w:proofErr w:type="spellEnd"/>
      <w:r w:rsidRPr="00A17372">
        <w:rPr>
          <w:lang w:val="en-GB"/>
        </w:rPr>
        <w:t xml:space="preserve">, Y., </w:t>
      </w:r>
      <w:proofErr w:type="spellStart"/>
      <w:r w:rsidRPr="00A17372">
        <w:rPr>
          <w:lang w:val="en-GB"/>
        </w:rPr>
        <w:t>Bengio</w:t>
      </w:r>
      <w:proofErr w:type="spellEnd"/>
      <w:r w:rsidRPr="00A17372">
        <w:rPr>
          <w:lang w:val="en-GB"/>
        </w:rPr>
        <w:t>, Y., Hinton, G., 2015. Deep learning. Nature 521, 436–444. https://doi.org/10.1038/nature14539</w:t>
      </w:r>
    </w:p>
    <w:p w14:paraId="55C10310" w14:textId="77777777" w:rsidR="00A17372" w:rsidRPr="00A17372" w:rsidRDefault="00A17372" w:rsidP="00A17372">
      <w:pPr>
        <w:pStyle w:val="Bibliography"/>
        <w:rPr>
          <w:lang w:val="en-GB"/>
        </w:rPr>
      </w:pPr>
      <w:r w:rsidRPr="00A17372">
        <w:rPr>
          <w:lang w:val="en-GB"/>
        </w:rPr>
        <w:t>Legal Code - Attribution 4.0 International - Creative Commons [WWW Document], n.d. URL https://creativecommons.org/licenses/by/4.0/legalcode (accessed 9.23.24).</w:t>
      </w:r>
    </w:p>
    <w:p w14:paraId="689F5BF8" w14:textId="77777777" w:rsidR="00A17372" w:rsidRPr="00A17372" w:rsidRDefault="00A17372" w:rsidP="00A17372">
      <w:pPr>
        <w:pStyle w:val="Bibliography"/>
        <w:rPr>
          <w:lang w:val="en-GB"/>
        </w:rPr>
      </w:pPr>
      <w:proofErr w:type="spellStart"/>
      <w:r w:rsidRPr="00A17372">
        <w:rPr>
          <w:lang w:val="en-GB"/>
        </w:rPr>
        <w:t>Lv</w:t>
      </w:r>
      <w:proofErr w:type="spellEnd"/>
      <w:r w:rsidRPr="00A17372">
        <w:rPr>
          <w:lang w:val="en-GB"/>
        </w:rPr>
        <w:t xml:space="preserve">, Y., Duan, Y., Kang, W., Li, Z., Wang, F.-Y., 2014. Traffic Flow Prediction </w:t>
      </w:r>
      <w:proofErr w:type="gramStart"/>
      <w:r w:rsidRPr="00A17372">
        <w:rPr>
          <w:lang w:val="en-GB"/>
        </w:rPr>
        <w:t>With</w:t>
      </w:r>
      <w:proofErr w:type="gramEnd"/>
      <w:r w:rsidRPr="00A17372">
        <w:rPr>
          <w:lang w:val="en-GB"/>
        </w:rPr>
        <w:t xml:space="preserve"> Big Data: A Deep </w:t>
      </w:r>
      <w:r w:rsidRPr="00A17372">
        <w:rPr>
          <w:lang w:val="en-GB"/>
        </w:rPr>
        <w:lastRenderedPageBreak/>
        <w:t xml:space="preserve">Learning Approach. IEEE Trans. </w:t>
      </w:r>
      <w:proofErr w:type="spellStart"/>
      <w:r w:rsidRPr="00A17372">
        <w:rPr>
          <w:lang w:val="en-GB"/>
        </w:rPr>
        <w:t>Intell</w:t>
      </w:r>
      <w:proofErr w:type="spellEnd"/>
      <w:r w:rsidRPr="00A17372">
        <w:rPr>
          <w:lang w:val="en-GB"/>
        </w:rPr>
        <w:t>. Transport. Syst. 1–9. https://doi.org/10.1109/TITS.2014.2345663</w:t>
      </w:r>
    </w:p>
    <w:p w14:paraId="44982D28" w14:textId="77777777" w:rsidR="00A17372" w:rsidRPr="00A17372" w:rsidRDefault="00A17372" w:rsidP="00A17372">
      <w:pPr>
        <w:pStyle w:val="Bibliography"/>
        <w:rPr>
          <w:lang w:val="en-GB"/>
        </w:rPr>
      </w:pPr>
      <w:proofErr w:type="spellStart"/>
      <w:r w:rsidRPr="00A17372">
        <w:rPr>
          <w:lang w:val="en-GB"/>
        </w:rPr>
        <w:t>Mohammadi</w:t>
      </w:r>
      <w:proofErr w:type="spellEnd"/>
      <w:r w:rsidRPr="00A17372">
        <w:rPr>
          <w:lang w:val="en-GB"/>
        </w:rPr>
        <w:t xml:space="preserve">, M., Al-Fuqaha, A., </w:t>
      </w:r>
      <w:proofErr w:type="spellStart"/>
      <w:r w:rsidRPr="00A17372">
        <w:rPr>
          <w:lang w:val="en-GB"/>
        </w:rPr>
        <w:t>Sorour</w:t>
      </w:r>
      <w:proofErr w:type="spellEnd"/>
      <w:r w:rsidRPr="00A17372">
        <w:rPr>
          <w:lang w:val="en-GB"/>
        </w:rPr>
        <w:t xml:space="preserve">, S., </w:t>
      </w:r>
      <w:proofErr w:type="spellStart"/>
      <w:r w:rsidRPr="00A17372">
        <w:rPr>
          <w:lang w:val="en-GB"/>
        </w:rPr>
        <w:t>Guizani</w:t>
      </w:r>
      <w:proofErr w:type="spellEnd"/>
      <w:r w:rsidRPr="00A17372">
        <w:rPr>
          <w:lang w:val="en-GB"/>
        </w:rPr>
        <w:t>, M., 2018. Deep Learning for IoT Big Data and Streaming Analytics: A Survey.</w:t>
      </w:r>
    </w:p>
    <w:p w14:paraId="1D093F3C" w14:textId="77777777" w:rsidR="00A17372" w:rsidRPr="00A17372" w:rsidRDefault="00A17372" w:rsidP="00A17372">
      <w:pPr>
        <w:pStyle w:val="Bibliography"/>
        <w:rPr>
          <w:lang w:val="en-GB"/>
        </w:rPr>
      </w:pPr>
      <w:r w:rsidRPr="00A17372">
        <w:rPr>
          <w:lang w:val="en-GB"/>
        </w:rPr>
        <w:t>Mohapatra, S., Sahoo, P.K., Mohapatra, S.K., 2023. Healthcare Big Data Analysis with Artificial Neural Network for Cardiac Disease Prediction. Electronics 13, 163. https://doi.org/10.3390/electronics13010163</w:t>
      </w:r>
    </w:p>
    <w:p w14:paraId="06CBA343" w14:textId="77777777" w:rsidR="00A17372" w:rsidRPr="00A17372" w:rsidRDefault="00A17372" w:rsidP="00A17372">
      <w:pPr>
        <w:pStyle w:val="Bibliography"/>
        <w:rPr>
          <w:lang w:val="en-GB"/>
        </w:rPr>
      </w:pPr>
      <w:r w:rsidRPr="00A17372">
        <w:rPr>
          <w:lang w:val="en-GB"/>
        </w:rPr>
        <w:t xml:space="preserve">Moritz, P., Nishihara, R., </w:t>
      </w:r>
      <w:proofErr w:type="spellStart"/>
      <w:r w:rsidRPr="00A17372">
        <w:rPr>
          <w:lang w:val="en-GB"/>
        </w:rPr>
        <w:t>Stoica</w:t>
      </w:r>
      <w:proofErr w:type="spellEnd"/>
      <w:r w:rsidRPr="00A17372">
        <w:rPr>
          <w:lang w:val="en-GB"/>
        </w:rPr>
        <w:t xml:space="preserve">, I., Jordan, M.I., 2016. </w:t>
      </w:r>
      <w:proofErr w:type="spellStart"/>
      <w:r w:rsidRPr="00A17372">
        <w:rPr>
          <w:lang w:val="en-GB"/>
        </w:rPr>
        <w:t>SparkNet</w:t>
      </w:r>
      <w:proofErr w:type="spellEnd"/>
      <w:r w:rsidRPr="00A17372">
        <w:rPr>
          <w:lang w:val="en-GB"/>
        </w:rPr>
        <w:t>: Training Deep Networks in Spark.</w:t>
      </w:r>
    </w:p>
    <w:p w14:paraId="4D42F93C" w14:textId="77777777" w:rsidR="00A17372" w:rsidRPr="00A17372" w:rsidRDefault="00A17372" w:rsidP="00A17372">
      <w:pPr>
        <w:pStyle w:val="Bibliography"/>
        <w:rPr>
          <w:lang w:val="en-GB"/>
        </w:rPr>
      </w:pPr>
      <w:proofErr w:type="spellStart"/>
      <w:r w:rsidRPr="00A17372">
        <w:rPr>
          <w:lang w:val="en-GB"/>
        </w:rPr>
        <w:t>Najafabadi</w:t>
      </w:r>
      <w:proofErr w:type="spellEnd"/>
      <w:r w:rsidRPr="00A17372">
        <w:rPr>
          <w:lang w:val="en-GB"/>
        </w:rPr>
        <w:t xml:space="preserve">, M.M., </w:t>
      </w:r>
      <w:proofErr w:type="spellStart"/>
      <w:r w:rsidRPr="00A17372">
        <w:rPr>
          <w:lang w:val="en-GB"/>
        </w:rPr>
        <w:t>Villanustre</w:t>
      </w:r>
      <w:proofErr w:type="spellEnd"/>
      <w:r w:rsidRPr="00A17372">
        <w:rPr>
          <w:lang w:val="en-GB"/>
        </w:rPr>
        <w:t xml:space="preserve">, F., </w:t>
      </w:r>
      <w:proofErr w:type="spellStart"/>
      <w:r w:rsidRPr="00A17372">
        <w:rPr>
          <w:lang w:val="en-GB"/>
        </w:rPr>
        <w:t>Khoshgoftaar</w:t>
      </w:r>
      <w:proofErr w:type="spellEnd"/>
      <w:r w:rsidRPr="00A17372">
        <w:rPr>
          <w:lang w:val="en-GB"/>
        </w:rPr>
        <w:t xml:space="preserve">, T.M., </w:t>
      </w:r>
      <w:proofErr w:type="spellStart"/>
      <w:r w:rsidRPr="00A17372">
        <w:rPr>
          <w:lang w:val="en-GB"/>
        </w:rPr>
        <w:t>Seliya</w:t>
      </w:r>
      <w:proofErr w:type="spellEnd"/>
      <w:r w:rsidRPr="00A17372">
        <w:rPr>
          <w:lang w:val="en-GB"/>
        </w:rPr>
        <w:t xml:space="preserve">, N., Wald, R., </w:t>
      </w:r>
      <w:proofErr w:type="spellStart"/>
      <w:r w:rsidRPr="00A17372">
        <w:rPr>
          <w:lang w:val="en-GB"/>
        </w:rPr>
        <w:t>Muharemagic</w:t>
      </w:r>
      <w:proofErr w:type="spellEnd"/>
      <w:r w:rsidRPr="00A17372">
        <w:rPr>
          <w:lang w:val="en-GB"/>
        </w:rPr>
        <w:t>, E., 2015. Deep learning applications and challenges in big data analytics. Journal of Big Data 2, 1. https://doi.org/10.1186/s40537-014-0007-7</w:t>
      </w:r>
    </w:p>
    <w:p w14:paraId="1D605FF8" w14:textId="77777777" w:rsidR="00A17372" w:rsidRPr="00A17372" w:rsidRDefault="00A17372" w:rsidP="00A17372">
      <w:pPr>
        <w:pStyle w:val="Bibliography"/>
        <w:rPr>
          <w:lang w:val="en-GB"/>
        </w:rPr>
      </w:pPr>
      <w:r w:rsidRPr="00A17372">
        <w:rPr>
          <w:lang w:val="en-GB"/>
        </w:rPr>
        <w:t>S. Moro, P.R., 2014. Bank Marketing. https://doi.org/10.24432/C5K306</w:t>
      </w:r>
    </w:p>
    <w:p w14:paraId="154E7986" w14:textId="77777777" w:rsidR="00A17372" w:rsidRPr="00A17372" w:rsidRDefault="00A17372" w:rsidP="00A17372">
      <w:pPr>
        <w:pStyle w:val="Bibliography"/>
        <w:rPr>
          <w:lang w:val="en-GB"/>
        </w:rPr>
      </w:pPr>
      <w:r w:rsidRPr="00A17372">
        <w:rPr>
          <w:lang w:val="en-GB"/>
        </w:rPr>
        <w:t>Singh, D., Reddy, C.K., 2015. A survey on platforms for big data analytics. Journal of Big Data 2, 8. https://doi.org/10.1186/s40537-014-0008-6</w:t>
      </w:r>
    </w:p>
    <w:p w14:paraId="7E98C7A4" w14:textId="77777777" w:rsidR="00A17372" w:rsidRPr="00A17372" w:rsidRDefault="00A17372" w:rsidP="00A17372">
      <w:pPr>
        <w:pStyle w:val="Bibliography"/>
        <w:rPr>
          <w:lang w:val="en-GB"/>
        </w:rPr>
      </w:pPr>
      <w:proofErr w:type="spellStart"/>
      <w:r w:rsidRPr="00A17372">
        <w:rPr>
          <w:lang w:val="en-GB"/>
        </w:rPr>
        <w:t>Versaci</w:t>
      </w:r>
      <w:proofErr w:type="spellEnd"/>
      <w:r w:rsidRPr="00A17372">
        <w:rPr>
          <w:lang w:val="en-GB"/>
        </w:rPr>
        <w:t xml:space="preserve">, F., </w:t>
      </w:r>
      <w:proofErr w:type="spellStart"/>
      <w:r w:rsidRPr="00A17372">
        <w:rPr>
          <w:lang w:val="en-GB"/>
        </w:rPr>
        <w:t>Busonera</w:t>
      </w:r>
      <w:proofErr w:type="spellEnd"/>
      <w:r w:rsidRPr="00A17372">
        <w:rPr>
          <w:lang w:val="en-GB"/>
        </w:rPr>
        <w:t xml:space="preserve">, G., 2021. Scaling deep learning data management with Cassandra DB, </w:t>
      </w:r>
      <w:proofErr w:type="gramStart"/>
      <w:r w:rsidRPr="00A17372">
        <w:rPr>
          <w:lang w:val="en-GB"/>
        </w:rPr>
        <w:t>in:</w:t>
      </w:r>
      <w:proofErr w:type="gramEnd"/>
      <w:r w:rsidRPr="00A17372">
        <w:rPr>
          <w:lang w:val="en-GB"/>
        </w:rPr>
        <w:t xml:space="preserve"> 2021 IEEE International Conference on Big Data (Big Data). Presented at the 2021 IEEE International Conference on Big Data (Big Data), IEEE, Orlando, FL, USA, pp. 5301–5310. https://doi.org/10.1109/BigData52589.2021.9672005</w:t>
      </w:r>
    </w:p>
    <w:p w14:paraId="462FE719" w14:textId="77777777" w:rsidR="00A17372" w:rsidRPr="00A17372" w:rsidRDefault="00A17372" w:rsidP="00A17372">
      <w:pPr>
        <w:pStyle w:val="Bibliography"/>
        <w:rPr>
          <w:lang w:val="en-GB"/>
        </w:rPr>
      </w:pPr>
      <w:r w:rsidRPr="00A17372">
        <w:rPr>
          <w:lang w:val="en-GB"/>
        </w:rPr>
        <w:t>Zakir, J., Seymour, T., 2015. BIG DATA ANALYTICS. IIS. https://doi.org/10.48009/2_iis_2015_81-90</w:t>
      </w:r>
    </w:p>
    <w:p w14:paraId="36C18220" w14:textId="77777777" w:rsidR="00A17372" w:rsidRPr="00A17372" w:rsidRDefault="00A17372" w:rsidP="00A17372">
      <w:pPr>
        <w:pStyle w:val="Bibliography"/>
        <w:rPr>
          <w:lang w:val="en-GB"/>
        </w:rPr>
      </w:pPr>
      <w:r w:rsidRPr="00A17372">
        <w:rPr>
          <w:lang w:val="en-GB"/>
        </w:rPr>
        <w:t>Zhang, Q., Yang, L.T., Chen, Z., Li, P., 2018. A survey on deep learning for big data. Information Fusion 42, 146–157. https://doi.org/10.1016/j.inffus.2017.10.006</w:t>
      </w:r>
    </w:p>
    <w:p w14:paraId="677C2453" w14:textId="4F92A696" w:rsidR="005F2AAF" w:rsidRPr="005F2AAF" w:rsidRDefault="00D65E82" w:rsidP="00D00A61">
      <w:pPr>
        <w:jc w:val="start"/>
      </w:pPr>
      <w:r>
        <w:fldChar w:fldCharType="end"/>
      </w:r>
    </w:p>
    <w:p w14:paraId="757377E0" w14:textId="77777777" w:rsidR="0026260D" w:rsidRPr="0026260D" w:rsidRDefault="0026260D" w:rsidP="0026260D"/>
    <w:p w14:paraId="60F936A3" w14:textId="2CC2622D" w:rsidR="005B0344" w:rsidRDefault="005B0344" w:rsidP="00E27187">
      <w:pPr>
        <w:pStyle w:val="figurecaption"/>
        <w:numPr>
          <w:ilvl w:val="0"/>
          <w:numId w:val="0"/>
        </w:numPr>
      </w:pPr>
    </w:p>
    <w:p w14:paraId="78B633A7" w14:textId="77777777" w:rsidR="009303D9" w:rsidRPr="005B520E" w:rsidRDefault="009303D9"/>
    <w:p w14:paraId="5B878A9E" w14:textId="07590B3F" w:rsidR="00836367" w:rsidRPr="00F96569" w:rsidRDefault="00836367"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sectPr w:rsidR="00836367" w:rsidRPr="00F96569" w:rsidSect="003B4E04">
          <w:type w:val="continuous"/>
          <w:pgSz w:w="595.30pt" w:h="841.90pt" w:code="9"/>
          <w:pgMar w:top="54pt" w:right="45.35pt" w:bottom="72pt" w:left="45.35pt" w:header="36pt" w:footer="36pt" w:gutter="0pt"/>
          <w:cols w:num="2" w:space="18pt"/>
          <w:docGrid w:linePitch="360"/>
        </w:sectPr>
      </w:pPr>
      <w:r w:rsidRPr="00F96569">
        <w:rPr>
          <w:rFonts w:eastAsia="SimSun"/>
          <w:b/>
          <w:noProof w:val="0"/>
          <w:color w:val="FF0000"/>
          <w:spacing w:val="-1"/>
          <w:sz w:val="20"/>
          <w:szCs w:val="20"/>
          <w:lang w:val="x-none" w:eastAsia="x-none"/>
        </w:rPr>
        <w:t>.</w:t>
      </w:r>
    </w:p>
    <w:p w14:paraId="79DDC110" w14:textId="026E9027" w:rsidR="009303D9" w:rsidRDefault="009303D9" w:rsidP="005B520E"/>
    <w:sectPr w:rsidR="009303D9"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14:paraId="497DB28F" w14:textId="77777777" w:rsidR="00122D37" w:rsidRDefault="00122D37" w:rsidP="001A3B3D">
      <w:r>
        <w:separator/>
      </w:r>
    </w:p>
  </w:endnote>
  <w:endnote w:type="continuationSeparator" w:id="0">
    <w:p w14:paraId="5A4F4F0C" w14:textId="77777777" w:rsidR="00122D37" w:rsidRDefault="00122D37"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family w:val="decorative"/>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charset w:characterSet="macintosh"/>
    <w:family w:val="decorative"/>
    <w:pitch w:val="variable"/>
    <w:sig w:usb0="00000003" w:usb1="00000000" w:usb2="00000000" w:usb3="00000000" w:csb0="80000001"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Light">
    <w:panose1 w:val="020F0302020204030204"/>
    <w:charset w:characterSet="iso-8859-1"/>
    <w:family w:val="swiss"/>
    <w:pitch w:val="variable"/>
    <w:sig w:usb0="E4002EFF" w:usb1="C000247B" w:usb2="00000009" w:usb3="00000000" w:csb0="000001FF" w:csb1="00000000"/>
  </w:font>
  <w:font w:name="Calibri">
    <w:panose1 w:val="020F0502020204030204"/>
    <w:charset w:characterSet="iso-8859-1"/>
    <w:family w:val="swiss"/>
    <w:pitch w:val="variable"/>
    <w:sig w:usb0="E4002EFF" w:usb1="C0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11C55A6E" w14:textId="77777777" w:rsidR="001A3B3D" w:rsidRPr="006F6D3D" w:rsidRDefault="001A3B3D"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14:paraId="655D3E14" w14:textId="77777777" w:rsidR="00122D37" w:rsidRDefault="00122D37" w:rsidP="001A3B3D">
      <w:r>
        <w:separator/>
      </w:r>
    </w:p>
  </w:footnote>
  <w:footnote w:type="continuationSeparator" w:id="0">
    <w:p w14:paraId="7E84E11B" w14:textId="77777777" w:rsidR="00122D37" w:rsidRDefault="00122D37"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8"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19" w15:restartNumberingAfterBreak="0">
    <w:nsid w:val="65F708BB"/>
    <w:multiLevelType w:val="hybridMultilevel"/>
    <w:tmpl w:val="1D9AFE6A"/>
    <w:lvl w:ilvl="0" w:tplc="08090001">
      <w:start w:val="1"/>
      <w:numFmt w:val="bullet"/>
      <w:lvlText w:val=""/>
      <w:lvlJc w:val="start"/>
      <w:pPr>
        <w:ind w:start="36pt" w:hanging="18pt"/>
      </w:pPr>
      <w:rPr>
        <w:rFonts w:ascii="Symbol" w:hAnsi="Symbol" w:hint="default"/>
      </w:rPr>
    </w:lvl>
    <w:lvl w:ilvl="1" w:tplc="08090003" w:tentative="1">
      <w:start w:val="1"/>
      <w:numFmt w:val="bullet"/>
      <w:lvlText w:val="o"/>
      <w:lvlJc w:val="start"/>
      <w:pPr>
        <w:ind w:start="72pt" w:hanging="18pt"/>
      </w:pPr>
      <w:rPr>
        <w:rFonts w:ascii="Courier New" w:hAnsi="Courier New" w:cs="Courier New" w:hint="default"/>
      </w:rPr>
    </w:lvl>
    <w:lvl w:ilvl="2" w:tplc="08090005" w:tentative="1">
      <w:start w:val="1"/>
      <w:numFmt w:val="bullet"/>
      <w:lvlText w:val=""/>
      <w:lvlJc w:val="start"/>
      <w:pPr>
        <w:ind w:start="108pt" w:hanging="18pt"/>
      </w:pPr>
      <w:rPr>
        <w:rFonts w:ascii="Wingdings" w:hAnsi="Wingdings" w:hint="default"/>
      </w:rPr>
    </w:lvl>
    <w:lvl w:ilvl="3" w:tplc="08090001" w:tentative="1">
      <w:start w:val="1"/>
      <w:numFmt w:val="bullet"/>
      <w:lvlText w:val=""/>
      <w:lvlJc w:val="start"/>
      <w:pPr>
        <w:ind w:start="144pt" w:hanging="18pt"/>
      </w:pPr>
      <w:rPr>
        <w:rFonts w:ascii="Symbol" w:hAnsi="Symbol" w:hint="default"/>
      </w:rPr>
    </w:lvl>
    <w:lvl w:ilvl="4" w:tplc="08090003" w:tentative="1">
      <w:start w:val="1"/>
      <w:numFmt w:val="bullet"/>
      <w:lvlText w:val="o"/>
      <w:lvlJc w:val="start"/>
      <w:pPr>
        <w:ind w:start="180pt" w:hanging="18pt"/>
      </w:pPr>
      <w:rPr>
        <w:rFonts w:ascii="Courier New" w:hAnsi="Courier New" w:cs="Courier New" w:hint="default"/>
      </w:rPr>
    </w:lvl>
    <w:lvl w:ilvl="5" w:tplc="08090005" w:tentative="1">
      <w:start w:val="1"/>
      <w:numFmt w:val="bullet"/>
      <w:lvlText w:val=""/>
      <w:lvlJc w:val="start"/>
      <w:pPr>
        <w:ind w:start="216pt" w:hanging="18pt"/>
      </w:pPr>
      <w:rPr>
        <w:rFonts w:ascii="Wingdings" w:hAnsi="Wingdings" w:hint="default"/>
      </w:rPr>
    </w:lvl>
    <w:lvl w:ilvl="6" w:tplc="08090001" w:tentative="1">
      <w:start w:val="1"/>
      <w:numFmt w:val="bullet"/>
      <w:lvlText w:val=""/>
      <w:lvlJc w:val="start"/>
      <w:pPr>
        <w:ind w:start="252pt" w:hanging="18pt"/>
      </w:pPr>
      <w:rPr>
        <w:rFonts w:ascii="Symbol" w:hAnsi="Symbol" w:hint="default"/>
      </w:rPr>
    </w:lvl>
    <w:lvl w:ilvl="7" w:tplc="08090003" w:tentative="1">
      <w:start w:val="1"/>
      <w:numFmt w:val="bullet"/>
      <w:lvlText w:val="o"/>
      <w:lvlJc w:val="start"/>
      <w:pPr>
        <w:ind w:start="288pt" w:hanging="18pt"/>
      </w:pPr>
      <w:rPr>
        <w:rFonts w:ascii="Courier New" w:hAnsi="Courier New" w:cs="Courier New" w:hint="default"/>
      </w:rPr>
    </w:lvl>
    <w:lvl w:ilvl="8" w:tplc="08090005" w:tentative="1">
      <w:start w:val="1"/>
      <w:numFmt w:val="bullet"/>
      <w:lvlText w:val=""/>
      <w:lvlJc w:val="start"/>
      <w:pPr>
        <w:ind w:start="324pt" w:hanging="18pt"/>
      </w:pPr>
      <w:rPr>
        <w:rFonts w:ascii="Wingdings" w:hAnsi="Wingdings" w:hint="default"/>
      </w:rPr>
    </w:lvl>
  </w:abstractNum>
  <w:abstractNum w:abstractNumId="20"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22" w15:restartNumberingAfterBreak="0">
    <w:nsid w:val="7BEE3EB8"/>
    <w:multiLevelType w:val="hybridMultilevel"/>
    <w:tmpl w:val="AB60F9EC"/>
    <w:lvl w:ilvl="0" w:tplc="08090001">
      <w:start w:val="1"/>
      <w:numFmt w:val="bullet"/>
      <w:lvlText w:val=""/>
      <w:lvlJc w:val="start"/>
      <w:pPr>
        <w:ind w:start="36pt" w:hanging="18pt"/>
      </w:pPr>
      <w:rPr>
        <w:rFonts w:ascii="Symbol" w:hAnsi="Symbol" w:hint="default"/>
      </w:rPr>
    </w:lvl>
    <w:lvl w:ilvl="1" w:tplc="08090003" w:tentative="1">
      <w:start w:val="1"/>
      <w:numFmt w:val="bullet"/>
      <w:lvlText w:val="o"/>
      <w:lvlJc w:val="start"/>
      <w:pPr>
        <w:ind w:start="72pt" w:hanging="18pt"/>
      </w:pPr>
      <w:rPr>
        <w:rFonts w:ascii="Courier New" w:hAnsi="Courier New" w:cs="Courier New" w:hint="default"/>
      </w:rPr>
    </w:lvl>
    <w:lvl w:ilvl="2" w:tplc="08090005" w:tentative="1">
      <w:start w:val="1"/>
      <w:numFmt w:val="bullet"/>
      <w:lvlText w:val=""/>
      <w:lvlJc w:val="start"/>
      <w:pPr>
        <w:ind w:start="108pt" w:hanging="18pt"/>
      </w:pPr>
      <w:rPr>
        <w:rFonts w:ascii="Wingdings" w:hAnsi="Wingdings" w:hint="default"/>
      </w:rPr>
    </w:lvl>
    <w:lvl w:ilvl="3" w:tplc="08090001" w:tentative="1">
      <w:start w:val="1"/>
      <w:numFmt w:val="bullet"/>
      <w:lvlText w:val=""/>
      <w:lvlJc w:val="start"/>
      <w:pPr>
        <w:ind w:start="144pt" w:hanging="18pt"/>
      </w:pPr>
      <w:rPr>
        <w:rFonts w:ascii="Symbol" w:hAnsi="Symbol" w:hint="default"/>
      </w:rPr>
    </w:lvl>
    <w:lvl w:ilvl="4" w:tplc="08090003" w:tentative="1">
      <w:start w:val="1"/>
      <w:numFmt w:val="bullet"/>
      <w:lvlText w:val="o"/>
      <w:lvlJc w:val="start"/>
      <w:pPr>
        <w:ind w:start="180pt" w:hanging="18pt"/>
      </w:pPr>
      <w:rPr>
        <w:rFonts w:ascii="Courier New" w:hAnsi="Courier New" w:cs="Courier New" w:hint="default"/>
      </w:rPr>
    </w:lvl>
    <w:lvl w:ilvl="5" w:tplc="08090005" w:tentative="1">
      <w:start w:val="1"/>
      <w:numFmt w:val="bullet"/>
      <w:lvlText w:val=""/>
      <w:lvlJc w:val="start"/>
      <w:pPr>
        <w:ind w:start="216pt" w:hanging="18pt"/>
      </w:pPr>
      <w:rPr>
        <w:rFonts w:ascii="Wingdings" w:hAnsi="Wingdings" w:hint="default"/>
      </w:rPr>
    </w:lvl>
    <w:lvl w:ilvl="6" w:tplc="08090001" w:tentative="1">
      <w:start w:val="1"/>
      <w:numFmt w:val="bullet"/>
      <w:lvlText w:val=""/>
      <w:lvlJc w:val="start"/>
      <w:pPr>
        <w:ind w:start="252pt" w:hanging="18pt"/>
      </w:pPr>
      <w:rPr>
        <w:rFonts w:ascii="Symbol" w:hAnsi="Symbol" w:hint="default"/>
      </w:rPr>
    </w:lvl>
    <w:lvl w:ilvl="7" w:tplc="08090003" w:tentative="1">
      <w:start w:val="1"/>
      <w:numFmt w:val="bullet"/>
      <w:lvlText w:val="o"/>
      <w:lvlJc w:val="start"/>
      <w:pPr>
        <w:ind w:start="288pt" w:hanging="18pt"/>
      </w:pPr>
      <w:rPr>
        <w:rFonts w:ascii="Courier New" w:hAnsi="Courier New" w:cs="Courier New" w:hint="default"/>
      </w:rPr>
    </w:lvl>
    <w:lvl w:ilvl="8" w:tplc="08090005" w:tentative="1">
      <w:start w:val="1"/>
      <w:numFmt w:val="bullet"/>
      <w:lvlText w:val=""/>
      <w:lvlJc w:val="start"/>
      <w:pPr>
        <w:ind w:start="324pt" w:hanging="18pt"/>
      </w:pPr>
      <w:rPr>
        <w:rFonts w:ascii="Wingdings" w:hAnsi="Wingdings" w:hint="default"/>
      </w:rPr>
    </w:lvl>
  </w:abstractNum>
  <w:num w:numId="1">
    <w:abstractNumId w:val="14"/>
  </w:num>
  <w:num w:numId="2">
    <w:abstractNumId w:val="20"/>
  </w:num>
  <w:num w:numId="3">
    <w:abstractNumId w:val="13"/>
  </w:num>
  <w:num w:numId="4">
    <w:abstractNumId w:val="16"/>
  </w:num>
  <w:num w:numId="5">
    <w:abstractNumId w:val="16"/>
  </w:num>
  <w:num w:numId="6">
    <w:abstractNumId w:val="16"/>
  </w:num>
  <w:num w:numId="7">
    <w:abstractNumId w:val="16"/>
  </w:num>
  <w:num w:numId="8">
    <w:abstractNumId w:val="18"/>
  </w:num>
  <w:num w:numId="9">
    <w:abstractNumId w:val="21"/>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 w:numId="25">
    <w:abstractNumId w:val="22"/>
  </w:num>
  <w:num w:numId="26">
    <w:abstractNumId w:val="19"/>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2%"/>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00D41"/>
    <w:rsid w:val="0004781E"/>
    <w:rsid w:val="00077775"/>
    <w:rsid w:val="0008758A"/>
    <w:rsid w:val="000A3216"/>
    <w:rsid w:val="000C1E68"/>
    <w:rsid w:val="000C5398"/>
    <w:rsid w:val="000C73E6"/>
    <w:rsid w:val="00122D37"/>
    <w:rsid w:val="00122E12"/>
    <w:rsid w:val="00136962"/>
    <w:rsid w:val="00144B56"/>
    <w:rsid w:val="00147AB6"/>
    <w:rsid w:val="001A2EFD"/>
    <w:rsid w:val="001A3B3D"/>
    <w:rsid w:val="001B2611"/>
    <w:rsid w:val="001B67DC"/>
    <w:rsid w:val="001D02ED"/>
    <w:rsid w:val="001D35FA"/>
    <w:rsid w:val="001D412C"/>
    <w:rsid w:val="001E1184"/>
    <w:rsid w:val="001E58FC"/>
    <w:rsid w:val="00217A85"/>
    <w:rsid w:val="002254A9"/>
    <w:rsid w:val="00226E45"/>
    <w:rsid w:val="00233D97"/>
    <w:rsid w:val="002347A2"/>
    <w:rsid w:val="0026260D"/>
    <w:rsid w:val="0026353C"/>
    <w:rsid w:val="002850E3"/>
    <w:rsid w:val="00291F2A"/>
    <w:rsid w:val="002E7CF1"/>
    <w:rsid w:val="00302E25"/>
    <w:rsid w:val="00325B45"/>
    <w:rsid w:val="00353CD5"/>
    <w:rsid w:val="00354FCF"/>
    <w:rsid w:val="00394123"/>
    <w:rsid w:val="003A19E2"/>
    <w:rsid w:val="003B2B40"/>
    <w:rsid w:val="003B4E04"/>
    <w:rsid w:val="003C0370"/>
    <w:rsid w:val="003D36F4"/>
    <w:rsid w:val="003E3C78"/>
    <w:rsid w:val="003E43EF"/>
    <w:rsid w:val="003F5A08"/>
    <w:rsid w:val="0040280B"/>
    <w:rsid w:val="004042E9"/>
    <w:rsid w:val="004049AF"/>
    <w:rsid w:val="00420716"/>
    <w:rsid w:val="00422725"/>
    <w:rsid w:val="004325FB"/>
    <w:rsid w:val="004432BA"/>
    <w:rsid w:val="0044407E"/>
    <w:rsid w:val="00447BB9"/>
    <w:rsid w:val="00452359"/>
    <w:rsid w:val="0046031D"/>
    <w:rsid w:val="00461CDB"/>
    <w:rsid w:val="00473AC9"/>
    <w:rsid w:val="00490F79"/>
    <w:rsid w:val="00496361"/>
    <w:rsid w:val="004C0424"/>
    <w:rsid w:val="004C2F68"/>
    <w:rsid w:val="004C6320"/>
    <w:rsid w:val="004D5612"/>
    <w:rsid w:val="004D72B5"/>
    <w:rsid w:val="004E5091"/>
    <w:rsid w:val="00505FAF"/>
    <w:rsid w:val="00511AB6"/>
    <w:rsid w:val="005325DF"/>
    <w:rsid w:val="00533C2E"/>
    <w:rsid w:val="00551B7F"/>
    <w:rsid w:val="005526E6"/>
    <w:rsid w:val="005558C3"/>
    <w:rsid w:val="0056610F"/>
    <w:rsid w:val="00575BCA"/>
    <w:rsid w:val="005B0344"/>
    <w:rsid w:val="005B520E"/>
    <w:rsid w:val="005D693B"/>
    <w:rsid w:val="005E250A"/>
    <w:rsid w:val="005E2800"/>
    <w:rsid w:val="005E7F54"/>
    <w:rsid w:val="005F20A2"/>
    <w:rsid w:val="005F2AAF"/>
    <w:rsid w:val="00605825"/>
    <w:rsid w:val="006059C9"/>
    <w:rsid w:val="00640D17"/>
    <w:rsid w:val="00645D22"/>
    <w:rsid w:val="00651A08"/>
    <w:rsid w:val="00654204"/>
    <w:rsid w:val="0066028B"/>
    <w:rsid w:val="0066778B"/>
    <w:rsid w:val="00670434"/>
    <w:rsid w:val="006974E7"/>
    <w:rsid w:val="006B6B66"/>
    <w:rsid w:val="006C4A24"/>
    <w:rsid w:val="006C4D12"/>
    <w:rsid w:val="006D166A"/>
    <w:rsid w:val="006F6D3D"/>
    <w:rsid w:val="00704F81"/>
    <w:rsid w:val="00715588"/>
    <w:rsid w:val="00715BEA"/>
    <w:rsid w:val="00733033"/>
    <w:rsid w:val="00740EEA"/>
    <w:rsid w:val="00760375"/>
    <w:rsid w:val="00772B24"/>
    <w:rsid w:val="00794804"/>
    <w:rsid w:val="007A2B84"/>
    <w:rsid w:val="007B33F1"/>
    <w:rsid w:val="007B6DDA"/>
    <w:rsid w:val="007C0308"/>
    <w:rsid w:val="007C2FF2"/>
    <w:rsid w:val="007D6232"/>
    <w:rsid w:val="007E2213"/>
    <w:rsid w:val="007F1F99"/>
    <w:rsid w:val="007F768F"/>
    <w:rsid w:val="00801F34"/>
    <w:rsid w:val="00805DB8"/>
    <w:rsid w:val="0080791D"/>
    <w:rsid w:val="00813028"/>
    <w:rsid w:val="008220A8"/>
    <w:rsid w:val="00836367"/>
    <w:rsid w:val="00842011"/>
    <w:rsid w:val="0084467D"/>
    <w:rsid w:val="0085049C"/>
    <w:rsid w:val="00873603"/>
    <w:rsid w:val="0088026C"/>
    <w:rsid w:val="008A2C7D"/>
    <w:rsid w:val="008B6524"/>
    <w:rsid w:val="008C449B"/>
    <w:rsid w:val="008C4B23"/>
    <w:rsid w:val="008F3575"/>
    <w:rsid w:val="008F6E2C"/>
    <w:rsid w:val="009123D8"/>
    <w:rsid w:val="00917B21"/>
    <w:rsid w:val="009303D9"/>
    <w:rsid w:val="00933C64"/>
    <w:rsid w:val="0094062B"/>
    <w:rsid w:val="0095070E"/>
    <w:rsid w:val="00972203"/>
    <w:rsid w:val="009C6363"/>
    <w:rsid w:val="009E4374"/>
    <w:rsid w:val="009E4DBE"/>
    <w:rsid w:val="009F1500"/>
    <w:rsid w:val="009F1D79"/>
    <w:rsid w:val="00A059B3"/>
    <w:rsid w:val="00A0630E"/>
    <w:rsid w:val="00A17372"/>
    <w:rsid w:val="00A4165B"/>
    <w:rsid w:val="00A43F28"/>
    <w:rsid w:val="00A51949"/>
    <w:rsid w:val="00A6252B"/>
    <w:rsid w:val="00A71DD7"/>
    <w:rsid w:val="00A90EAB"/>
    <w:rsid w:val="00A95D24"/>
    <w:rsid w:val="00AA4A68"/>
    <w:rsid w:val="00AE3409"/>
    <w:rsid w:val="00AE4FD1"/>
    <w:rsid w:val="00AF6983"/>
    <w:rsid w:val="00B023E2"/>
    <w:rsid w:val="00B11A60"/>
    <w:rsid w:val="00B138EC"/>
    <w:rsid w:val="00B22613"/>
    <w:rsid w:val="00B44A76"/>
    <w:rsid w:val="00B465BB"/>
    <w:rsid w:val="00B768D1"/>
    <w:rsid w:val="00BA1025"/>
    <w:rsid w:val="00BC3420"/>
    <w:rsid w:val="00BC4F4F"/>
    <w:rsid w:val="00BD670B"/>
    <w:rsid w:val="00BE7D3C"/>
    <w:rsid w:val="00BF0EA6"/>
    <w:rsid w:val="00BF5FF6"/>
    <w:rsid w:val="00C0207F"/>
    <w:rsid w:val="00C058AD"/>
    <w:rsid w:val="00C16117"/>
    <w:rsid w:val="00C3075A"/>
    <w:rsid w:val="00C41EE6"/>
    <w:rsid w:val="00C7140B"/>
    <w:rsid w:val="00C919A4"/>
    <w:rsid w:val="00CA4392"/>
    <w:rsid w:val="00CC393F"/>
    <w:rsid w:val="00CE1F45"/>
    <w:rsid w:val="00CF2DED"/>
    <w:rsid w:val="00D00A61"/>
    <w:rsid w:val="00D10C47"/>
    <w:rsid w:val="00D2176E"/>
    <w:rsid w:val="00D304CC"/>
    <w:rsid w:val="00D43413"/>
    <w:rsid w:val="00D503F2"/>
    <w:rsid w:val="00D632BE"/>
    <w:rsid w:val="00D65E82"/>
    <w:rsid w:val="00D72D06"/>
    <w:rsid w:val="00D7522C"/>
    <w:rsid w:val="00D7536F"/>
    <w:rsid w:val="00D76668"/>
    <w:rsid w:val="00D83DBF"/>
    <w:rsid w:val="00D90EF5"/>
    <w:rsid w:val="00D91C17"/>
    <w:rsid w:val="00DD2B7D"/>
    <w:rsid w:val="00DD419A"/>
    <w:rsid w:val="00DF6597"/>
    <w:rsid w:val="00E07383"/>
    <w:rsid w:val="00E165BC"/>
    <w:rsid w:val="00E27187"/>
    <w:rsid w:val="00E35D12"/>
    <w:rsid w:val="00E5239B"/>
    <w:rsid w:val="00E55F4A"/>
    <w:rsid w:val="00E61E12"/>
    <w:rsid w:val="00E7596C"/>
    <w:rsid w:val="00E81C75"/>
    <w:rsid w:val="00E878F2"/>
    <w:rsid w:val="00ED0149"/>
    <w:rsid w:val="00EF07C3"/>
    <w:rsid w:val="00EF5574"/>
    <w:rsid w:val="00EF7DE3"/>
    <w:rsid w:val="00F03103"/>
    <w:rsid w:val="00F15640"/>
    <w:rsid w:val="00F23D30"/>
    <w:rsid w:val="00F271DE"/>
    <w:rsid w:val="00F43DC6"/>
    <w:rsid w:val="00F627DA"/>
    <w:rsid w:val="00F7288F"/>
    <w:rsid w:val="00F847A6"/>
    <w:rsid w:val="00F90875"/>
    <w:rsid w:val="00F9441B"/>
    <w:rsid w:val="00F97ED9"/>
    <w:rsid w:val="00FA30C8"/>
    <w:rsid w:val="00FA4C32"/>
    <w:rsid w:val="00FB785A"/>
    <w:rsid w:val="00FE0D88"/>
    <w:rsid w:val="00FE7114"/>
    <w:rsid w:val="00FF15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1EBD49D8"/>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paragraph" w:styleId="Bibliography">
    <w:name w:val="Bibliography"/>
    <w:basedOn w:val="Normal"/>
    <w:next w:val="Normal"/>
    <w:uiPriority w:val="37"/>
    <w:unhideWhenUsed/>
    <w:rsid w:val="00D65E82"/>
    <w:pPr>
      <w:ind w:start="36pt" w:hanging="36pt"/>
    </w:pPr>
  </w:style>
  <w:style w:type="paragraph" w:styleId="ListParagraph">
    <w:name w:val="List Paragraph"/>
    <w:basedOn w:val="Normal"/>
    <w:uiPriority w:val="34"/>
    <w:qFormat/>
    <w:rsid w:val="00D503F2"/>
    <w:pPr>
      <w:ind w:start="36pt"/>
      <w:contextualSpacing/>
    </w:pPr>
  </w:style>
  <w:style w:type="table" w:styleId="TableGrid">
    <w:name w:val="Table Grid"/>
    <w:basedOn w:val="TableNormal"/>
    <w:rsid w:val="009E4DBE"/>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4964571">
      <w:bodyDiv w:val="1"/>
      <w:marLeft w:val="0pt"/>
      <w:marRight w:val="0pt"/>
      <w:marTop w:val="0pt"/>
      <w:marBottom w:val="0pt"/>
      <w:divBdr>
        <w:top w:val="none" w:sz="0" w:space="0" w:color="auto"/>
        <w:left w:val="none" w:sz="0" w:space="0" w:color="auto"/>
        <w:bottom w:val="none" w:sz="0" w:space="0" w:color="auto"/>
        <w:right w:val="none" w:sz="0" w:space="0" w:color="auto"/>
      </w:divBdr>
    </w:div>
    <w:div w:id="424958516">
      <w:bodyDiv w:val="1"/>
      <w:marLeft w:val="0pt"/>
      <w:marRight w:val="0pt"/>
      <w:marTop w:val="0pt"/>
      <w:marBottom w:val="0pt"/>
      <w:divBdr>
        <w:top w:val="none" w:sz="0" w:space="0" w:color="auto"/>
        <w:left w:val="none" w:sz="0" w:space="0" w:color="auto"/>
        <w:bottom w:val="none" w:sz="0" w:space="0" w:color="auto"/>
        <w:right w:val="none" w:sz="0" w:space="0" w:color="auto"/>
      </w:divBdr>
    </w:div>
    <w:div w:id="451486623">
      <w:bodyDiv w:val="1"/>
      <w:marLeft w:val="0pt"/>
      <w:marRight w:val="0pt"/>
      <w:marTop w:val="0pt"/>
      <w:marBottom w:val="0pt"/>
      <w:divBdr>
        <w:top w:val="none" w:sz="0" w:space="0" w:color="auto"/>
        <w:left w:val="none" w:sz="0" w:space="0" w:color="auto"/>
        <w:bottom w:val="none" w:sz="0" w:space="0" w:color="auto"/>
        <w:right w:val="none" w:sz="0" w:space="0" w:color="auto"/>
      </w:divBdr>
    </w:div>
    <w:div w:id="805509920">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936555186">
          <w:marLeft w:val="0pt"/>
          <w:marRight w:val="0pt"/>
          <w:marTop w:val="0pt"/>
          <w:marBottom w:val="0pt"/>
          <w:divBdr>
            <w:top w:val="none" w:sz="0" w:space="0" w:color="auto"/>
            <w:left w:val="none" w:sz="0" w:space="0" w:color="auto"/>
            <w:bottom w:val="none" w:sz="0" w:space="0" w:color="auto"/>
            <w:right w:val="none" w:sz="0" w:space="0" w:color="auto"/>
          </w:divBdr>
          <w:divsChild>
            <w:div w:id="13263128">
              <w:marLeft w:val="0pt"/>
              <w:marRight w:val="0pt"/>
              <w:marTop w:val="0pt"/>
              <w:marBottom w:val="0pt"/>
              <w:divBdr>
                <w:top w:val="none" w:sz="0" w:space="0" w:color="auto"/>
                <w:left w:val="none" w:sz="0" w:space="0" w:color="auto"/>
                <w:bottom w:val="none" w:sz="0" w:space="0" w:color="auto"/>
                <w:right w:val="none" w:sz="0" w:space="0" w:color="auto"/>
              </w:divBdr>
              <w:divsChild>
                <w:div w:id="1742286337">
                  <w:marLeft w:val="0pt"/>
                  <w:marRight w:val="0pt"/>
                  <w:marTop w:val="0pt"/>
                  <w:marBottom w:val="0pt"/>
                  <w:divBdr>
                    <w:top w:val="none" w:sz="0" w:space="0" w:color="auto"/>
                    <w:left w:val="none" w:sz="0" w:space="0" w:color="auto"/>
                    <w:bottom w:val="none" w:sz="0" w:space="0" w:color="auto"/>
                    <w:right w:val="none" w:sz="0" w:space="0" w:color="auto"/>
                  </w:divBdr>
                  <w:divsChild>
                    <w:div w:id="154807672">
                      <w:marLeft w:val="0pt"/>
                      <w:marRight w:val="0pt"/>
                      <w:marTop w:val="0pt"/>
                      <w:marBottom w:val="0pt"/>
                      <w:divBdr>
                        <w:top w:val="none" w:sz="0" w:space="0" w:color="auto"/>
                        <w:left w:val="none" w:sz="0" w:space="0" w:color="auto"/>
                        <w:bottom w:val="none" w:sz="0" w:space="0" w:color="auto"/>
                        <w:right w:val="none" w:sz="0" w:space="0" w:color="auto"/>
                      </w:divBdr>
                      <w:divsChild>
                        <w:div w:id="112747617">
                          <w:marLeft w:val="0pt"/>
                          <w:marRight w:val="0pt"/>
                          <w:marTop w:val="0pt"/>
                          <w:marBottom w:val="0pt"/>
                          <w:divBdr>
                            <w:top w:val="none" w:sz="0" w:space="0" w:color="auto"/>
                            <w:left w:val="none" w:sz="0" w:space="0" w:color="auto"/>
                            <w:bottom w:val="none" w:sz="0" w:space="0" w:color="auto"/>
                            <w:right w:val="none" w:sz="0" w:space="0" w:color="auto"/>
                          </w:divBdr>
                          <w:divsChild>
                            <w:div w:id="1245844328">
                              <w:marLeft w:val="0pt"/>
                              <w:marRight w:val="0pt"/>
                              <w:marTop w:val="0pt"/>
                              <w:marBottom w:val="0pt"/>
                              <w:divBdr>
                                <w:top w:val="none" w:sz="0" w:space="0" w:color="auto"/>
                                <w:left w:val="none" w:sz="0" w:space="0" w:color="auto"/>
                                <w:bottom w:val="none" w:sz="0" w:space="0" w:color="auto"/>
                                <w:right w:val="none" w:sz="0" w:space="0" w:color="auto"/>
                              </w:divBdr>
                              <w:divsChild>
                                <w:div w:id="1607692218">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1135353">
          <w:marLeft w:val="0pt"/>
          <w:marRight w:val="0pt"/>
          <w:marTop w:val="0pt"/>
          <w:marBottom w:val="0pt"/>
          <w:divBdr>
            <w:top w:val="none" w:sz="0" w:space="0" w:color="auto"/>
            <w:left w:val="none" w:sz="0" w:space="0" w:color="auto"/>
            <w:bottom w:val="none" w:sz="0" w:space="0" w:color="auto"/>
            <w:right w:val="none" w:sz="0" w:space="0" w:color="auto"/>
          </w:divBdr>
          <w:divsChild>
            <w:div w:id="1410612242">
              <w:marLeft w:val="0pt"/>
              <w:marRight w:val="0pt"/>
              <w:marTop w:val="0pt"/>
              <w:marBottom w:val="0pt"/>
              <w:divBdr>
                <w:top w:val="none" w:sz="0" w:space="0" w:color="auto"/>
                <w:left w:val="none" w:sz="0" w:space="0" w:color="auto"/>
                <w:bottom w:val="none" w:sz="0" w:space="0" w:color="auto"/>
                <w:right w:val="none" w:sz="0" w:space="0" w:color="auto"/>
              </w:divBdr>
              <w:divsChild>
                <w:div w:id="2115707772">
                  <w:marLeft w:val="0pt"/>
                  <w:marRight w:val="0pt"/>
                  <w:marTop w:val="0pt"/>
                  <w:marBottom w:val="0pt"/>
                  <w:divBdr>
                    <w:top w:val="none" w:sz="0" w:space="0" w:color="auto"/>
                    <w:left w:val="none" w:sz="0" w:space="0" w:color="auto"/>
                    <w:bottom w:val="none" w:sz="0" w:space="0" w:color="auto"/>
                    <w:right w:val="none" w:sz="0" w:space="0" w:color="auto"/>
                  </w:divBdr>
                  <w:divsChild>
                    <w:div w:id="1778864070">
                      <w:marLeft w:val="0pt"/>
                      <w:marRight w:val="0pt"/>
                      <w:marTop w:val="0pt"/>
                      <w:marBottom w:val="0pt"/>
                      <w:divBdr>
                        <w:top w:val="none" w:sz="0" w:space="0" w:color="auto"/>
                        <w:left w:val="none" w:sz="0" w:space="0" w:color="auto"/>
                        <w:bottom w:val="none" w:sz="0" w:space="0" w:color="auto"/>
                        <w:right w:val="none" w:sz="0" w:space="0" w:color="auto"/>
                      </w:divBdr>
                      <w:divsChild>
                        <w:div w:id="1810897571">
                          <w:marLeft w:val="0pt"/>
                          <w:marRight w:val="0pt"/>
                          <w:marTop w:val="0pt"/>
                          <w:marBottom w:val="12pt"/>
                          <w:divBdr>
                            <w:top w:val="none" w:sz="0" w:space="0" w:color="auto"/>
                            <w:left w:val="none" w:sz="0" w:space="0" w:color="auto"/>
                            <w:bottom w:val="none" w:sz="0" w:space="0" w:color="auto"/>
                            <w:right w:val="none" w:sz="0" w:space="0" w:color="auto"/>
                          </w:divBdr>
                          <w:divsChild>
                            <w:div w:id="1725761516">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88520843">
      <w:bodyDiv w:val="1"/>
      <w:marLeft w:val="0pt"/>
      <w:marRight w:val="0pt"/>
      <w:marTop w:val="0pt"/>
      <w:marBottom w:val="0pt"/>
      <w:divBdr>
        <w:top w:val="none" w:sz="0" w:space="0" w:color="auto"/>
        <w:left w:val="none" w:sz="0" w:space="0" w:color="auto"/>
        <w:bottom w:val="none" w:sz="0" w:space="0" w:color="auto"/>
        <w:right w:val="none" w:sz="0" w:space="0" w:color="auto"/>
      </w:divBdr>
    </w:div>
    <w:div w:id="1528175251">
      <w:bodyDiv w:val="1"/>
      <w:marLeft w:val="0pt"/>
      <w:marRight w:val="0pt"/>
      <w:marTop w:val="0pt"/>
      <w:marBottom w:val="0pt"/>
      <w:divBdr>
        <w:top w:val="none" w:sz="0" w:space="0" w:color="auto"/>
        <w:left w:val="none" w:sz="0" w:space="0" w:color="auto"/>
        <w:bottom w:val="none" w:sz="0" w:space="0" w:color="auto"/>
        <w:right w:val="none" w:sz="0" w:space="0" w:color="auto"/>
      </w:divBdr>
    </w:div>
    <w:div w:id="1867716484">
      <w:bodyDiv w:val="1"/>
      <w:marLeft w:val="0pt"/>
      <w:marRight w:val="0pt"/>
      <w:marTop w:val="0pt"/>
      <w:marBottom w:val="0pt"/>
      <w:divBdr>
        <w:top w:val="none" w:sz="0" w:space="0" w:color="auto"/>
        <w:left w:val="none" w:sz="0" w:space="0" w:color="auto"/>
        <w:bottom w:val="none" w:sz="0" w:space="0" w:color="auto"/>
        <w:right w:val="none" w:sz="0" w:space="0" w:color="auto"/>
      </w:divBdr>
    </w:div>
    <w:div w:id="2085954250">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purl.oclc.org/ooxml/officeDocument/relationships/image" Target="media/image1.png"/><Relationship Id="rId13" Type="http://purl.oclc.org/ooxml/officeDocument/relationships/fontTable" Target="fontTable.xml"/><Relationship Id="rId3" Type="http://purl.oclc.org/ooxml/officeDocument/relationships/styles" Target="styles.xml"/><Relationship Id="rId7" Type="http://purl.oclc.org/ooxml/officeDocument/relationships/endnotes" Target="endnotes.xml"/><Relationship Id="rId12" Type="http://purl.oclc.org/ooxml/officeDocument/relationships/image" Target="media/image4.png"/><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3.png"/><Relationship Id="rId5" Type="http://purl.oclc.org/ooxml/officeDocument/relationships/webSettings" Target="webSettings.xml"/><Relationship Id="rId10" Type="http://purl.oclc.org/ooxml/officeDocument/relationships/image" Target="media/image2.png"/><Relationship Id="rId4" Type="http://purl.oclc.org/ooxml/officeDocument/relationships/settings" Target="settings.xml"/><Relationship Id="rId9" Type="http://purl.oclc.org/ooxml/officeDocument/relationships/footer" Target="footer1.xml"/><Relationship Id="rId14" Type="http://purl.oclc.org/ooxml/officeDocument/relationships/theme" Target="theme/theme1.xml"/></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423</TotalTime>
  <Pages>5</Pages>
  <Words>10016</Words>
  <Characters>57095</Characters>
  <Application>Microsoft Office Word</Application>
  <DocSecurity>0</DocSecurity>
  <Lines>475</Lines>
  <Paragraphs>133</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669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Claire O Brien</cp:lastModifiedBy>
  <cp:revision>20</cp:revision>
  <dcterms:created xsi:type="dcterms:W3CDTF">2024-09-17T03:07:00Z</dcterms:created>
  <dcterms:modified xsi:type="dcterms:W3CDTF">2024-09-27T01:45:00Z</dcterms:modified>
</cp:coreProperties>
</file>

<file path=docProps/custom.xml><?xml version="1.0" encoding="utf-8"?>
<Properties xmlns="http://purl.oclc.org/ooxml/officeDocument/customProperties" xmlns:vt="http://purl.oclc.org/ooxml/officeDocument/docPropsVTypes">
  <property fmtid="{D5CDD505-2E9C-101B-9397-08002B2CF9AE}" pid="2" name="ZOTERO_PREF_1">
    <vt:lpwstr>&lt;data data-version="3" zotero-version="7.0.5"&gt;&lt;session id="v6ocle43"/&gt;&lt;style id="http://www.zotero.org/styles/elsevier-harvard" hasBibliography="1" bibliographyStyleHasBeenSet="1"/&gt;&lt;prefs&gt;&lt;pref name="fieldType" value="Field"/&gt;&lt;/prefs&gt;&lt;/data&gt;</vt:lpwstr>
  </property>
</Properties>
</file>